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E7CE13" w14:textId="77777777" w:rsidR="00745F4A" w:rsidRPr="00E77C6E" w:rsidRDefault="003E24CB">
      <w:pPr>
        <w:spacing w:line="240" w:lineRule="auto"/>
        <w:jc w:val="center"/>
        <w:rPr>
          <w:rFonts w:ascii="Times New Roman" w:eastAsia="Times New Roman" w:hAnsi="Times New Roman" w:cs="Times New Roman"/>
          <w:b/>
          <w:noProof/>
          <w:color w:val="212529"/>
          <w:sz w:val="32"/>
          <w:szCs w:val="32"/>
        </w:rPr>
      </w:pPr>
      <w:bookmarkStart w:id="0" w:name="_Hlk104829633"/>
      <w:r w:rsidRPr="00E77C6E">
        <w:rPr>
          <w:rFonts w:ascii="Times New Roman" w:eastAsia="Times New Roman" w:hAnsi="Times New Roman" w:cs="Times New Roman"/>
          <w:b/>
          <w:noProof/>
          <w:color w:val="212529"/>
          <w:sz w:val="32"/>
          <w:szCs w:val="32"/>
        </w:rPr>
        <w:t>Historical Study on the Development of the Weaving Motif of Bima, West Nusa Tenggara, Indonesia</w:t>
      </w:r>
    </w:p>
    <w:p w14:paraId="0BD9897F" w14:textId="77777777" w:rsidR="00745F4A" w:rsidRPr="00E77C6E" w:rsidRDefault="003E24CB">
      <w:pPr>
        <w:spacing w:before="240" w:after="0" w:line="240" w:lineRule="auto"/>
        <w:jc w:val="center"/>
        <w:rPr>
          <w:rFonts w:ascii="Times New Roman" w:eastAsia="Times New Roman" w:hAnsi="Times New Roman" w:cs="Times New Roman"/>
          <w:b/>
          <w:noProof/>
          <w:color w:val="212529"/>
          <w:sz w:val="24"/>
          <w:szCs w:val="24"/>
        </w:rPr>
      </w:pPr>
      <w:bookmarkStart w:id="1" w:name="_Hlk104832233"/>
      <w:bookmarkEnd w:id="0"/>
      <w:r w:rsidRPr="00E77C6E">
        <w:rPr>
          <w:rFonts w:ascii="Times New Roman" w:eastAsia="Times New Roman" w:hAnsi="Times New Roman" w:cs="Times New Roman"/>
          <w:b/>
          <w:noProof/>
          <w:color w:val="212529"/>
          <w:sz w:val="24"/>
          <w:szCs w:val="24"/>
        </w:rPr>
        <w:t>Nursyahri Ramadhan</w:t>
      </w:r>
      <w:r w:rsidRPr="00534036">
        <w:rPr>
          <w:rFonts w:ascii="Times New Roman" w:eastAsia="Times New Roman" w:hAnsi="Times New Roman" w:cs="Times New Roman"/>
          <w:bCs/>
          <w:noProof/>
          <w:color w:val="212529"/>
          <w:sz w:val="24"/>
          <w:szCs w:val="24"/>
          <w:vertAlign w:val="superscript"/>
        </w:rPr>
        <w:t>1</w:t>
      </w:r>
      <w:r w:rsidRPr="00E77C6E">
        <w:rPr>
          <w:rFonts w:ascii="Times New Roman" w:eastAsia="Times New Roman" w:hAnsi="Times New Roman" w:cs="Times New Roman"/>
          <w:b/>
          <w:noProof/>
          <w:color w:val="212529"/>
          <w:sz w:val="24"/>
          <w:szCs w:val="24"/>
        </w:rPr>
        <w:t>, Tri Karyono</w:t>
      </w:r>
      <w:r w:rsidRPr="00534036">
        <w:rPr>
          <w:rFonts w:ascii="Times New Roman" w:eastAsia="Times New Roman" w:hAnsi="Times New Roman" w:cs="Times New Roman"/>
          <w:bCs/>
          <w:noProof/>
          <w:color w:val="212529"/>
          <w:sz w:val="24"/>
          <w:szCs w:val="24"/>
          <w:vertAlign w:val="superscript"/>
        </w:rPr>
        <w:t>2</w:t>
      </w:r>
      <w:r w:rsidRPr="00E77C6E">
        <w:rPr>
          <w:rFonts w:ascii="Times New Roman" w:eastAsia="Times New Roman" w:hAnsi="Times New Roman" w:cs="Times New Roman"/>
          <w:b/>
          <w:noProof/>
          <w:color w:val="212529"/>
          <w:sz w:val="24"/>
          <w:szCs w:val="24"/>
        </w:rPr>
        <w:t>, Zakarias Suteja</w:t>
      </w:r>
      <w:r w:rsidRPr="00534036">
        <w:rPr>
          <w:rFonts w:ascii="Times New Roman" w:eastAsia="Times New Roman" w:hAnsi="Times New Roman" w:cs="Times New Roman"/>
          <w:bCs/>
          <w:noProof/>
          <w:color w:val="212529"/>
          <w:sz w:val="24"/>
          <w:szCs w:val="24"/>
          <w:vertAlign w:val="superscript"/>
        </w:rPr>
        <w:t>3</w:t>
      </w:r>
      <w:bookmarkEnd w:id="1"/>
    </w:p>
    <w:p w14:paraId="337C7167" w14:textId="3080D7F4" w:rsidR="00745F4A" w:rsidRPr="00E77C6E" w:rsidRDefault="003E24CB">
      <w:pPr>
        <w:spacing w:before="240" w:after="0" w:line="240" w:lineRule="auto"/>
        <w:jc w:val="center"/>
        <w:rPr>
          <w:rFonts w:ascii="Times New Roman" w:eastAsia="Times New Roman" w:hAnsi="Times New Roman" w:cs="Times New Roman"/>
          <w:b/>
          <w:noProof/>
          <w:color w:val="212529"/>
          <w:sz w:val="20"/>
          <w:szCs w:val="20"/>
          <w:highlight w:val="white"/>
        </w:rPr>
      </w:pPr>
      <w:r w:rsidRPr="00E77C6E">
        <w:rPr>
          <w:rFonts w:ascii="Times New Roman" w:eastAsia="Times New Roman" w:hAnsi="Times New Roman" w:cs="Times New Roman"/>
          <w:b/>
          <w:noProof/>
          <w:color w:val="212529"/>
          <w:sz w:val="20"/>
          <w:szCs w:val="20"/>
        </w:rPr>
        <w:t xml:space="preserve">Art Education, Graduate School, </w:t>
      </w:r>
      <w:r w:rsidR="00765B95">
        <w:rPr>
          <w:rFonts w:ascii="Times New Roman" w:eastAsia="Times New Roman" w:hAnsi="Times New Roman" w:cs="Times New Roman"/>
          <w:b/>
          <w:noProof/>
          <w:color w:val="212529"/>
          <w:sz w:val="20"/>
          <w:szCs w:val="20"/>
          <w:lang w:val="en-US"/>
        </w:rPr>
        <w:t>Universitas Pendidikan Indonesia</w:t>
      </w:r>
      <w:r w:rsidRPr="00E77C6E">
        <w:rPr>
          <w:rFonts w:ascii="Times New Roman" w:eastAsia="Times New Roman" w:hAnsi="Times New Roman" w:cs="Times New Roman"/>
          <w:b/>
          <w:noProof/>
          <w:color w:val="212529"/>
          <w:sz w:val="20"/>
          <w:szCs w:val="20"/>
        </w:rPr>
        <w:t>,</w:t>
      </w:r>
      <w:r w:rsidR="00765B95">
        <w:rPr>
          <w:rFonts w:ascii="Times New Roman" w:eastAsia="Times New Roman" w:hAnsi="Times New Roman" w:cs="Times New Roman"/>
          <w:b/>
          <w:noProof/>
          <w:color w:val="212529"/>
          <w:sz w:val="20"/>
          <w:szCs w:val="20"/>
          <w:lang w:val="en-US"/>
        </w:rPr>
        <w:t xml:space="preserve"> </w:t>
      </w:r>
      <w:r w:rsidRPr="00E77C6E">
        <w:rPr>
          <w:rFonts w:ascii="Times New Roman" w:eastAsia="Times New Roman" w:hAnsi="Times New Roman" w:cs="Times New Roman"/>
          <w:b/>
          <w:noProof/>
          <w:color w:val="212529"/>
          <w:sz w:val="20"/>
          <w:szCs w:val="20"/>
          <w:highlight w:val="white"/>
        </w:rPr>
        <w:t>Jl. Dr. Setiabudi No.229, Isola, Kec. Sukasari, Bandung City, West Java 40154</w:t>
      </w:r>
    </w:p>
    <w:p w14:paraId="481752F6" w14:textId="6BDB418E" w:rsidR="00745F4A" w:rsidRPr="00765B95" w:rsidRDefault="00B9299B">
      <w:pPr>
        <w:spacing w:before="240" w:after="0" w:line="240" w:lineRule="auto"/>
        <w:jc w:val="center"/>
        <w:rPr>
          <w:rFonts w:ascii="Times New Roman" w:eastAsia="Times New Roman" w:hAnsi="Times New Roman" w:cs="Times New Roman"/>
          <w:i/>
          <w:noProof/>
          <w:sz w:val="20"/>
          <w:szCs w:val="20"/>
        </w:rPr>
      </w:pPr>
      <w:hyperlink r:id="rId9" w:history="1">
        <w:r w:rsidR="00765B95" w:rsidRPr="00765B95">
          <w:rPr>
            <w:rStyle w:val="Hyperlink"/>
            <w:rFonts w:ascii="Times New Roman" w:eastAsia="Times New Roman" w:hAnsi="Times New Roman" w:cs="Times New Roman"/>
            <w:i/>
            <w:noProof/>
            <w:color w:val="auto"/>
            <w:sz w:val="20"/>
            <w:szCs w:val="20"/>
            <w:u w:val="none"/>
          </w:rPr>
          <w:t>syahrilramadhan</w:t>
        </w:r>
        <w:r w:rsidR="00765B95" w:rsidRPr="00765B95">
          <w:rPr>
            <w:rStyle w:val="Hyperlink"/>
            <w:rFonts w:ascii="Times New Roman" w:eastAsia="Times New Roman" w:hAnsi="Times New Roman" w:cs="Times New Roman"/>
            <w:i/>
            <w:noProof/>
            <w:color w:val="auto"/>
            <w:sz w:val="20"/>
            <w:szCs w:val="20"/>
            <w:u w:val="none"/>
            <w:lang w:val="en-US"/>
          </w:rPr>
          <w:t>@upi.edu</w:t>
        </w:r>
      </w:hyperlink>
      <w:r w:rsidR="003E24CB" w:rsidRPr="00765B95">
        <w:rPr>
          <w:rFonts w:ascii="Times New Roman" w:eastAsia="Times New Roman" w:hAnsi="Times New Roman" w:cs="Times New Roman"/>
          <w:i/>
          <w:noProof/>
          <w:sz w:val="20"/>
          <w:szCs w:val="20"/>
          <w:vertAlign w:val="superscript"/>
        </w:rPr>
        <w:t>1</w:t>
      </w:r>
    </w:p>
    <w:p w14:paraId="41D67957" w14:textId="77777777" w:rsidR="00745F4A" w:rsidRPr="00E77C6E" w:rsidRDefault="00745F4A">
      <w:pPr>
        <w:spacing w:before="240" w:after="0" w:line="240" w:lineRule="auto"/>
        <w:jc w:val="center"/>
        <w:rPr>
          <w:rFonts w:ascii="Times New Roman" w:eastAsia="Times New Roman" w:hAnsi="Times New Roman" w:cs="Times New Roman"/>
          <w:i/>
          <w:noProof/>
          <w:color w:val="212529"/>
          <w:sz w:val="20"/>
          <w:szCs w:val="20"/>
          <w:vertAlign w:val="superscript"/>
        </w:rPr>
      </w:pPr>
    </w:p>
    <w:p w14:paraId="04FDBC56" w14:textId="77777777" w:rsidR="00765B95" w:rsidRPr="00E77C6E" w:rsidRDefault="00765B95" w:rsidP="00765B95">
      <w:pPr>
        <w:spacing w:line="240" w:lineRule="auto"/>
        <w:jc w:val="center"/>
        <w:rPr>
          <w:rFonts w:ascii="Times New Roman" w:eastAsia="Times New Roman" w:hAnsi="Times New Roman" w:cs="Times New Roman"/>
          <w:noProof/>
          <w:color w:val="212529"/>
          <w:sz w:val="24"/>
          <w:szCs w:val="24"/>
        </w:rPr>
      </w:pPr>
      <w:r w:rsidRPr="00E77C6E">
        <w:rPr>
          <w:rFonts w:ascii="Times New Roman" w:eastAsia="Times New Roman" w:hAnsi="Times New Roman" w:cs="Times New Roman"/>
          <w:b/>
          <w:noProof/>
          <w:color w:val="212529"/>
          <w:sz w:val="24"/>
          <w:szCs w:val="24"/>
        </w:rPr>
        <w:t>Abstrak</w:t>
      </w:r>
    </w:p>
    <w:p w14:paraId="152EEA70" w14:textId="77777777" w:rsidR="00765B95" w:rsidRPr="00E77C6E" w:rsidRDefault="00765B95" w:rsidP="00765B95">
      <w:pPr>
        <w:spacing w:line="240" w:lineRule="auto"/>
        <w:jc w:val="both"/>
        <w:rPr>
          <w:rFonts w:ascii="Times New Roman" w:eastAsia="Times New Roman" w:hAnsi="Times New Roman" w:cs="Times New Roman"/>
          <w:noProof/>
          <w:color w:val="212529"/>
          <w:sz w:val="20"/>
          <w:szCs w:val="20"/>
        </w:rPr>
      </w:pPr>
      <w:r w:rsidRPr="00E77C6E">
        <w:rPr>
          <w:rFonts w:ascii="Times New Roman" w:eastAsia="Times New Roman" w:hAnsi="Times New Roman" w:cs="Times New Roman"/>
          <w:noProof/>
          <w:color w:val="212529"/>
          <w:sz w:val="20"/>
          <w:szCs w:val="20"/>
        </w:rPr>
        <w:t>Budaya pemintalan kain sudah lama dikenal oleh bangsa Indonesia melalui akulturasi budaya pada masa ekspansi kekuasaan hingga masa perdagangan Nusantara, sehingga penyebarannya tidak hanya mencakup etnis besar seperti Jawa dan Melayu tetapi juga sampai pada pelosok etnis kecil yaitu Suku Bima, Nusa Tenggara Barat, Indonesia. Polemik yang muncul adalah kemiripan pada setiap motif yang menjadi ciri khas entitas suku dan mengandung nilai filosofis suatu etnis. Tujuan dari penelitian ini adalah untuk menelusuri sejarah awal masyarakat Bima mengenal tenunan dan motif-motif yang diterapkannya hingga terbentuk 8 motif yang ditetapkan dalam Hukum Adat Tanah Bima (HATB) sehingga menjadi Ciri khas etnis Bima. Metode yang digunakan pada penelitian ini adalah menggunakan pendekatan kualitatif dengan triangulasi data (observasi, wawancara, dan studi dokumen). Hasil penelitian ini menunjukkan bahwa kegiatan pemintalan benang telah dikenal oleh masyarakat Bima sebelum pengembaraan tokoh Sang Bima ke negeri matahari terbit (Pulau Satonda, wilayah vulkanik di pulau Sumbawa) yang menjadi cikal bakal orang Bima dan untuk membuat pakaian, menerapkan seperti cara orang-orang Jawa dalam hal menenun. Motif awal yang dikenal oleh orang Bima hanya berbentuk garis-garis dan segi empat, namun akulturasi budaya Jawa pada masa kejayaan Majapahit ikut mempengaruhi perkembangan motif-motif di kerajaan Bima pada abad ke 11-13, selanjutnya, terjadi akulturasi budaya Bugis dan Melayu setelah kerajaan Bima berubah menjadi kesultanan sehingga penerapan motif-motif dalam lingkungan masyarakat Bima mengacu pada Hukum Adat Tanah Bima yang sesuai dengan Syariat Islam.</w:t>
      </w:r>
    </w:p>
    <w:p w14:paraId="43E49132" w14:textId="77777777" w:rsidR="00765B95" w:rsidRPr="00E77C6E" w:rsidRDefault="00765B95" w:rsidP="00765B95">
      <w:pPr>
        <w:spacing w:line="240" w:lineRule="auto"/>
        <w:rPr>
          <w:rFonts w:ascii="Times New Roman" w:eastAsia="Times New Roman" w:hAnsi="Times New Roman" w:cs="Times New Roman"/>
          <w:i/>
          <w:noProof/>
          <w:color w:val="212529"/>
          <w:sz w:val="20"/>
          <w:szCs w:val="20"/>
        </w:rPr>
      </w:pPr>
      <w:r w:rsidRPr="00E77C6E">
        <w:rPr>
          <w:rFonts w:ascii="Times New Roman" w:eastAsia="Times New Roman" w:hAnsi="Times New Roman" w:cs="Times New Roman"/>
          <w:b/>
          <w:i/>
          <w:noProof/>
          <w:color w:val="212529"/>
          <w:sz w:val="20"/>
          <w:szCs w:val="20"/>
        </w:rPr>
        <w:t>Kata kunci</w:t>
      </w:r>
      <w:r w:rsidRPr="00E77C6E">
        <w:rPr>
          <w:rFonts w:ascii="Times New Roman" w:eastAsia="Times New Roman" w:hAnsi="Times New Roman" w:cs="Times New Roman"/>
          <w:i/>
          <w:noProof/>
          <w:color w:val="212529"/>
          <w:sz w:val="20"/>
          <w:szCs w:val="20"/>
        </w:rPr>
        <w:t>: Sejarah, Motif-Motif, Tenun, Bima</w:t>
      </w:r>
    </w:p>
    <w:p w14:paraId="2F97C839" w14:textId="77777777" w:rsidR="00745F4A" w:rsidRPr="00E77C6E" w:rsidRDefault="003E24CB">
      <w:pPr>
        <w:spacing w:line="240" w:lineRule="auto"/>
        <w:jc w:val="center"/>
        <w:rPr>
          <w:rFonts w:ascii="Times New Roman" w:eastAsia="Times New Roman" w:hAnsi="Times New Roman" w:cs="Times New Roman"/>
          <w:b/>
          <w:i/>
          <w:noProof/>
          <w:color w:val="212529"/>
          <w:sz w:val="24"/>
          <w:szCs w:val="24"/>
        </w:rPr>
      </w:pPr>
      <w:r w:rsidRPr="00E77C6E">
        <w:rPr>
          <w:rFonts w:ascii="Times New Roman" w:eastAsia="Times New Roman" w:hAnsi="Times New Roman" w:cs="Times New Roman"/>
          <w:b/>
          <w:i/>
          <w:noProof/>
          <w:color w:val="212529"/>
          <w:sz w:val="24"/>
          <w:szCs w:val="24"/>
        </w:rPr>
        <w:t>A Historical Study on The Growth and Development Weaving Motifs in Bima, West Nusa Tenggara, Indonesia</w:t>
      </w:r>
    </w:p>
    <w:p w14:paraId="6CE90DE4" w14:textId="77777777" w:rsidR="00745F4A" w:rsidRPr="00E77C6E" w:rsidRDefault="003E24CB">
      <w:pPr>
        <w:spacing w:line="240" w:lineRule="auto"/>
        <w:jc w:val="both"/>
        <w:rPr>
          <w:rFonts w:ascii="Times New Roman" w:eastAsia="Times New Roman" w:hAnsi="Times New Roman" w:cs="Times New Roman"/>
          <w:noProof/>
          <w:color w:val="212529"/>
          <w:sz w:val="20"/>
          <w:szCs w:val="20"/>
        </w:rPr>
      </w:pPr>
      <w:r w:rsidRPr="00E77C6E">
        <w:rPr>
          <w:rFonts w:ascii="Times New Roman" w:eastAsia="Times New Roman" w:hAnsi="Times New Roman" w:cs="Times New Roman"/>
          <w:noProof/>
          <w:color w:val="212529"/>
          <w:sz w:val="20"/>
          <w:szCs w:val="20"/>
        </w:rPr>
        <w:t>The culture of spinning cloth has long been known by the Indonesian people through cultural acculturation during the expansion of power to the period of Nusantara trade, so that its spread does not only include large ethnic groups such as Javanese and Malays, but also reaches remote ethnic groups, namely the Mbojo tribe (Bimanese), West Nusa Tenggara, Indonesia. The polemic that arises is the resemblance to each motif that is characteristic of tribal entities and contains philosophical values ​​of an ethnicity. The purpose of this research is to trace the early history of the Bimanese to know the weaving and the motifs that it applies to form the 8 motifs defined in the Bima Land Customary Law so that they become the characteristics of the Bima ethnic. The study method used a qualitative approach with data triangulation (observations, interviews, and document studies). The research result shows that the activity of spinning yarn was known by the Bimanese before the odyssey of the character of Sang Bima to the land of the rising sun (Satonda Island, a volcanic area on the Sumbawa Island) which became the forerunner of the Bimanese and to make clothes, using the Javanese way of doing things. The initial motifs known by the Bimanese were only in the form of stripes and rectangles, but the acculturation of Javanese culture during the heyday of Majapahit also influenced the development of motifs in the Bima kingdom in the 11-13th centuries, subsequently,</w:t>
      </w:r>
    </w:p>
    <w:p w14:paraId="43C6E634" w14:textId="77777777" w:rsidR="00745F4A" w:rsidRPr="00E77C6E" w:rsidRDefault="003E24CB">
      <w:pPr>
        <w:spacing w:line="240" w:lineRule="auto"/>
        <w:rPr>
          <w:rFonts w:ascii="Times New Roman" w:eastAsia="Times New Roman" w:hAnsi="Times New Roman" w:cs="Times New Roman"/>
          <w:i/>
          <w:noProof/>
          <w:color w:val="212529"/>
          <w:sz w:val="20"/>
          <w:szCs w:val="20"/>
        </w:rPr>
      </w:pPr>
      <w:r w:rsidRPr="00E77C6E">
        <w:rPr>
          <w:rFonts w:ascii="Times New Roman" w:eastAsia="Times New Roman" w:hAnsi="Times New Roman" w:cs="Times New Roman"/>
          <w:b/>
          <w:i/>
          <w:noProof/>
          <w:color w:val="212529"/>
          <w:sz w:val="20"/>
          <w:szCs w:val="20"/>
        </w:rPr>
        <w:t>Keywords</w:t>
      </w:r>
      <w:r w:rsidRPr="00E77C6E">
        <w:rPr>
          <w:rFonts w:ascii="Times New Roman" w:eastAsia="Times New Roman" w:hAnsi="Times New Roman" w:cs="Times New Roman"/>
          <w:i/>
          <w:noProof/>
          <w:color w:val="212529"/>
          <w:sz w:val="20"/>
          <w:szCs w:val="20"/>
        </w:rPr>
        <w:t>: History, Motifs, Weaving, Bimanese</w:t>
      </w:r>
    </w:p>
    <w:p w14:paraId="407A34D4" w14:textId="77777777" w:rsidR="00745F4A" w:rsidRPr="00E77C6E" w:rsidRDefault="003E24CB">
      <w:pPr>
        <w:rPr>
          <w:rFonts w:ascii="Times New Roman" w:eastAsia="Times New Roman" w:hAnsi="Times New Roman" w:cs="Times New Roman"/>
          <w:b/>
          <w:noProof/>
          <w:color w:val="212529"/>
          <w:sz w:val="24"/>
          <w:szCs w:val="24"/>
        </w:rPr>
      </w:pPr>
      <w:r w:rsidRPr="00E77C6E">
        <w:rPr>
          <w:noProof/>
        </w:rPr>
        <w:br w:type="page"/>
      </w:r>
    </w:p>
    <w:p w14:paraId="2B497DFC" w14:textId="0CCE0D32" w:rsidR="00745F4A" w:rsidRPr="00282E8F" w:rsidRDefault="00282E8F">
      <w:pPr>
        <w:spacing w:line="240" w:lineRule="auto"/>
        <w:jc w:val="both"/>
        <w:rPr>
          <w:rFonts w:ascii="Times New Roman" w:eastAsia="Times New Roman" w:hAnsi="Times New Roman" w:cs="Times New Roman"/>
          <w:b/>
          <w:noProof/>
          <w:color w:val="212529"/>
          <w:sz w:val="24"/>
          <w:szCs w:val="24"/>
          <w:lang w:val="en-US"/>
        </w:rPr>
      </w:pPr>
      <w:r>
        <w:rPr>
          <w:rFonts w:ascii="Times New Roman" w:eastAsia="Times New Roman" w:hAnsi="Times New Roman" w:cs="Times New Roman"/>
          <w:b/>
          <w:noProof/>
          <w:color w:val="212529"/>
          <w:sz w:val="24"/>
          <w:szCs w:val="24"/>
          <w:lang w:val="en-US"/>
        </w:rPr>
        <w:lastRenderedPageBreak/>
        <w:t>INTRODUCTION</w:t>
      </w:r>
    </w:p>
    <w:p w14:paraId="3D7305A3" w14:textId="348EECE5" w:rsidR="00745F4A" w:rsidRPr="00E77C6E" w:rsidRDefault="00765B95">
      <w:pPr>
        <w:spacing w:line="240" w:lineRule="auto"/>
        <w:jc w:val="both"/>
        <w:rPr>
          <w:rFonts w:ascii="Times New Roman" w:eastAsia="Times New Roman" w:hAnsi="Times New Roman" w:cs="Times New Roman"/>
          <w:noProof/>
          <w:color w:val="212529"/>
          <w:highlight w:val="lightGray"/>
        </w:rPr>
      </w:pPr>
      <w:r w:rsidRPr="00765B95">
        <w:rPr>
          <w:rFonts w:ascii="Times New Roman" w:eastAsia="Times New Roman" w:hAnsi="Times New Roman" w:cs="Times New Roman"/>
          <w:noProof/>
          <w:color w:val="212529"/>
        </w:rPr>
        <w:t>Every region in Indonesia has local wisdom which is the result of local people's thinking that is of good value, full of wisdom, and contains wisdom values ​​that are embedded and followed in people's lives (Prasetyo &amp; Kumalasari, 2021). In addition to the value of local wisdom contained in people's behavior, this value is also found in art objects ranging from Sumatra with traditional aesan gede clothing (Shanie &amp; Sumaryanto, 2017), Javanese batik (N &amp; Dewi, 2021), and Papuan noken. The central part of Indonesia is the island of Sumbawa, West Nusa Tenggara with two main tribes that inhabit it; the Samawa tribe for the Sumbawa people, and the Mbojo (Bima) tribe for the eastern part of the island of Sumbawa which includes the Bima people themselves and the Dompu people. One of the traditions that has long been known to mankind is the tradition of spinning yarn, weaving cloth, and sewing clothes. The weaving tradition has been known almost all over the world, from African civilization stretching to the American continent and to the Asian region, until arriving in the archipelago. Although the track record of who or which group was the initial inventor of the weaving technique, it is certain that this tradition has developed to the smallest remote areas.</w:t>
      </w:r>
      <w:r w:rsidR="0064565C" w:rsidRPr="00E77C6E">
        <w:rPr>
          <w:rFonts w:ascii="Times New Roman" w:eastAsia="Times New Roman" w:hAnsi="Times New Roman" w:cs="Times New Roman"/>
          <w:noProof/>
          <w:color w:val="212529"/>
        </w:rPr>
        <w:t>.</w:t>
      </w:r>
    </w:p>
    <w:p w14:paraId="1326A563" w14:textId="77777777" w:rsidR="00691E75" w:rsidRDefault="00691E75">
      <w:pPr>
        <w:spacing w:line="240" w:lineRule="auto"/>
        <w:jc w:val="both"/>
        <w:rPr>
          <w:rFonts w:ascii="Times New Roman" w:eastAsia="Times New Roman" w:hAnsi="Times New Roman" w:cs="Times New Roman"/>
          <w:noProof/>
          <w:color w:val="212529"/>
        </w:rPr>
      </w:pPr>
      <w:r w:rsidRPr="00691E75">
        <w:rPr>
          <w:rFonts w:ascii="Times New Roman" w:eastAsia="Times New Roman" w:hAnsi="Times New Roman" w:cs="Times New Roman"/>
          <w:noProof/>
          <w:color w:val="212529"/>
        </w:rPr>
        <w:t>The motifs found in woven fabrics are very diverse, the same as the motifs and colors of batik art which represent its pluralistic nature in accordance with the identity and character of each region. The unification of imagination in cultural and religious rituals makes batik have a symbolic meaning and even a plurality of batik motifs contains aesthetic-magical values ​​that are philosophical (Takdir &amp; Hosnan, 2021). In the woven fabrics of indigenous peoples or certain areas, there are still many who do not understand the various types, colors and forms of motifs that become their identities, so it is necessary to do the same thing, especially in in-depth research to get history that can explain past civilizations scientifically starting from the beginning. which can be extracted in the community to woven fabrics as a commodity for the global economy. So that it is not only a cultural heritage, but at the same time it can improve the economic welfare of craftsmen. With the increasing number of studies on regional woven fabrics, it is hoped that they will complement each other and find common threads from past relationships so that they have a good impact on the historical motifs that influence each other in each region.</w:t>
      </w:r>
    </w:p>
    <w:p w14:paraId="11AFB084" w14:textId="77777777" w:rsidR="00691E75" w:rsidRDefault="00691E75">
      <w:pPr>
        <w:shd w:val="clear" w:color="auto" w:fill="FFFFFF"/>
        <w:spacing w:after="150" w:line="240" w:lineRule="auto"/>
        <w:jc w:val="both"/>
        <w:rPr>
          <w:rFonts w:ascii="Times New Roman" w:eastAsia="Times New Roman" w:hAnsi="Times New Roman" w:cs="Times New Roman"/>
          <w:noProof/>
          <w:color w:val="212529"/>
        </w:rPr>
      </w:pPr>
      <w:r w:rsidRPr="00691E75">
        <w:rPr>
          <w:rFonts w:ascii="Times New Roman" w:eastAsia="Times New Roman" w:hAnsi="Times New Roman" w:cs="Times New Roman"/>
          <w:noProof/>
          <w:color w:val="212529"/>
        </w:rPr>
        <w:t>In songket woven cloth, the decoration is the embodiment of human and natural beauty. The decorative variety created on woven fabrics is based on human knowledge about the environment so that it can stimulate human thinking to create various forms of motifs in it. Natural objects such as plants, animals, humans, natural elements, to religious values ​​and beliefs are presented in a harmonious embodiment of beauty and then translated into forms of decorative motifs (Sila, 2013). The motifs contained in each woven fabric have various meanings; Malay society considers that this racial supremacy can be seen from the songket cloth and its motifs along with animist beliefs and Hindu-Buddhist and Islamic religious beliefs. The understanding of growth and development, unity and human spirituality related to animism is expressed in songket motifs (Bahauddin &amp; Aldrin, 2003). Human relations that intersect with one another affect the development of culture and art in each region, cultural acculturation, starting from the expansion of the territory and local trade routes carried out by the Malays, Javanese and Bugis people then came to nations outside the archipelago. such as China and Arabia, which then at the beginning of the 16th century European nations began to touch the eastern areas in search of gold (spices) including Bima (Parimartha, 2016). Bima was an important area as one of the trade centers in the small Sunda region, and woven fabrics were an export item at that time (Van Braam Moris, 2014, p. 38) but now Bima weaving is difficult to restore its reputation as a result of many being abandoned. by the community and craftsmen who have now turned to jobs that are considered more economically promising, as well as a faded understanding of historical values ​​and philosophy of life.</w:t>
      </w:r>
    </w:p>
    <w:p w14:paraId="364BFBD2" w14:textId="53E74A7F" w:rsidR="00691E75" w:rsidRPr="00691E75" w:rsidRDefault="00691E75">
      <w:pPr>
        <w:shd w:val="clear" w:color="auto" w:fill="FFFFFF"/>
        <w:spacing w:after="150" w:line="240" w:lineRule="auto"/>
        <w:jc w:val="both"/>
        <w:rPr>
          <w:rFonts w:ascii="Times New Roman" w:eastAsia="Times New Roman" w:hAnsi="Times New Roman" w:cs="Times New Roman"/>
          <w:noProof/>
          <w:color w:val="212529"/>
          <w:lang w:val="en-US"/>
        </w:rPr>
      </w:pPr>
      <w:r w:rsidRPr="00691E75">
        <w:rPr>
          <w:rFonts w:ascii="Times New Roman" w:eastAsia="Times New Roman" w:hAnsi="Times New Roman" w:cs="Times New Roman"/>
          <w:noProof/>
          <w:color w:val="212529"/>
        </w:rPr>
        <w:t xml:space="preserve">The research on 'Traditional Weaving Fabrics of Nusa Tenggara' written by Kartiwa (1973) in the context of the Rehabilitation and Expansion Project of the Central Museum of Jakarta, was carried out as an effort to rehabilitate activities in the field of research and publication of the Central Museum. In this paper, it only describes the process, technique, and decoration of Nusa Tenggara weaving in general. Therefore, more detailed research is needed to obtain scientific literature material so that historical research on Bima weaving motifs is important. As for other studies (Mardyah, 2014; Mubin, 2018; Rosmini, 2018; Wijaya et al., 2014) which discuss the Bima weaving motif, all of them are limited to the philosophical meaning of the symbols contained in the Bima weaving motif. In this study, the explanation related to its development no longer refers </w:t>
      </w:r>
      <w:r w:rsidRPr="00691E75">
        <w:rPr>
          <w:rFonts w:ascii="Times New Roman" w:eastAsia="Times New Roman" w:hAnsi="Times New Roman" w:cs="Times New Roman"/>
          <w:noProof/>
          <w:color w:val="212529"/>
        </w:rPr>
        <w:lastRenderedPageBreak/>
        <w:t>to the development of the distinctive characteristics of the Bima weaving motif, but is only limited to the explanation of how to make and document the results of weaving so that in this research it is more to examine comprehensively the history of the growth and development of the Bima weaving motif from pre-Islamic times to the pre-Islamic period. the Bima sultanate was established</w:t>
      </w:r>
      <w:r>
        <w:rPr>
          <w:rFonts w:ascii="Times New Roman" w:eastAsia="Times New Roman" w:hAnsi="Times New Roman" w:cs="Times New Roman"/>
          <w:noProof/>
          <w:color w:val="212529"/>
          <w:lang w:val="en-US"/>
        </w:rPr>
        <w:t>.</w:t>
      </w:r>
    </w:p>
    <w:p w14:paraId="1665FC4D" w14:textId="4C09AAE0" w:rsidR="00745F4A" w:rsidRPr="00E77C6E" w:rsidRDefault="00691E75">
      <w:pPr>
        <w:shd w:val="clear" w:color="auto" w:fill="FFFFFF"/>
        <w:spacing w:after="150" w:line="240" w:lineRule="auto"/>
        <w:jc w:val="both"/>
        <w:rPr>
          <w:rFonts w:ascii="Times New Roman" w:eastAsia="Times New Roman" w:hAnsi="Times New Roman" w:cs="Times New Roman"/>
          <w:noProof/>
          <w:color w:val="212529"/>
        </w:rPr>
      </w:pPr>
      <w:r w:rsidRPr="00691E75">
        <w:rPr>
          <w:rFonts w:ascii="Times New Roman" w:eastAsia="Times New Roman" w:hAnsi="Times New Roman" w:cs="Times New Roman"/>
          <w:noProof/>
          <w:color w:val="212529"/>
        </w:rPr>
        <w:t>This research is considered important to maintain the preservation of regional culture so that there is a need for a thorough study in maintaining local wisdom in Indonesian culture, lest traditional art be abandoned by supporters as a result of the massive influence of modern art. area (Tabrani, 2012, p. 100) coupled with the phenomenon of the lack of knowledge of the craftsmen to the types of motifs and philosophical values contained in traditional motifs which causes the depletion of local cultural preservation (Usop et al., 2021) to reduce these influences, understanding of local history needs to be written scientifically so it is hoped that there will be more sources of literature that can be referred to and used as reading material for the younger generation in understanding traditional arts</w:t>
      </w:r>
      <w:r w:rsidR="003E24CB" w:rsidRPr="00E77C6E">
        <w:rPr>
          <w:rFonts w:ascii="Times New Roman" w:eastAsia="Times New Roman" w:hAnsi="Times New Roman" w:cs="Times New Roman"/>
          <w:noProof/>
          <w:color w:val="212529"/>
        </w:rPr>
        <w:t>.</w:t>
      </w:r>
    </w:p>
    <w:p w14:paraId="618CC1CE" w14:textId="540EFBB6" w:rsidR="00745F4A" w:rsidRPr="00E77C6E" w:rsidRDefault="00691E75">
      <w:pPr>
        <w:spacing w:line="240" w:lineRule="auto"/>
        <w:jc w:val="both"/>
        <w:rPr>
          <w:rFonts w:ascii="Times New Roman" w:eastAsia="Times New Roman" w:hAnsi="Times New Roman" w:cs="Times New Roman"/>
          <w:noProof/>
          <w:color w:val="212529"/>
        </w:rPr>
      </w:pPr>
      <w:r w:rsidRPr="00691E75">
        <w:rPr>
          <w:rFonts w:ascii="Times New Roman" w:eastAsia="Times New Roman" w:hAnsi="Times New Roman" w:cs="Times New Roman"/>
          <w:noProof/>
          <w:color w:val="212529"/>
        </w:rPr>
        <w:t>The most important aim of this historical research is to make us aware of possibilities that are not normally considered because historians study the past not in order to repeat it, but in order to be free from it (Harari, 2020, p. 68). In this case, historical writing is very important to introduce the creativity of people who we consider primitive but their intelligence by creating works of art that can survive until now, so that what needs to be emphasized in writing history is not only telling a series of events that occurred in the past but more important is to study the creativity of the previous people to create local wisdom so that it will give birth to a generation that remains proud of local arts and culture then improvise and modify traditional art works into more modern forms so that they can be enjoyed throughout the ages</w:t>
      </w:r>
      <w:r w:rsidR="003E24CB" w:rsidRPr="00E77C6E">
        <w:rPr>
          <w:rFonts w:ascii="Times New Roman" w:eastAsia="Times New Roman" w:hAnsi="Times New Roman" w:cs="Times New Roman"/>
          <w:noProof/>
          <w:color w:val="212529"/>
        </w:rPr>
        <w:t>.</w:t>
      </w:r>
    </w:p>
    <w:p w14:paraId="6FF3DFA3" w14:textId="77777777" w:rsidR="00745F4A" w:rsidRPr="00E77C6E" w:rsidRDefault="003E24CB">
      <w:pPr>
        <w:spacing w:line="240" w:lineRule="auto"/>
        <w:jc w:val="both"/>
        <w:rPr>
          <w:rFonts w:ascii="Times New Roman" w:eastAsia="Times New Roman" w:hAnsi="Times New Roman" w:cs="Times New Roman"/>
          <w:b/>
          <w:noProof/>
          <w:color w:val="212529"/>
          <w:sz w:val="24"/>
          <w:szCs w:val="24"/>
        </w:rPr>
      </w:pPr>
      <w:r w:rsidRPr="00E77C6E">
        <w:rPr>
          <w:rFonts w:ascii="Times New Roman" w:eastAsia="Times New Roman" w:hAnsi="Times New Roman" w:cs="Times New Roman"/>
          <w:b/>
          <w:noProof/>
          <w:color w:val="212529"/>
          <w:sz w:val="24"/>
          <w:szCs w:val="24"/>
        </w:rPr>
        <w:t>METHOD</w:t>
      </w:r>
    </w:p>
    <w:p w14:paraId="79D76E51" w14:textId="3FD2FA7A" w:rsidR="00745F4A" w:rsidRPr="00E77C6E" w:rsidRDefault="00691E75">
      <w:pPr>
        <w:spacing w:line="240" w:lineRule="auto"/>
        <w:jc w:val="both"/>
        <w:rPr>
          <w:rFonts w:ascii="Times New Roman" w:eastAsia="Times New Roman" w:hAnsi="Times New Roman" w:cs="Times New Roman"/>
          <w:noProof/>
          <w:color w:val="212529"/>
        </w:rPr>
      </w:pPr>
      <w:r w:rsidRPr="00691E75">
        <w:rPr>
          <w:rFonts w:ascii="Times New Roman" w:eastAsia="Times New Roman" w:hAnsi="Times New Roman" w:cs="Times New Roman"/>
          <w:noProof/>
          <w:color w:val="212529"/>
        </w:rPr>
        <w:t>The method used in this research is a qualitative approach with data collection techniques, namely observation, interviews, and documentation studies. Sources of information, first made observations at the Asi Bima Museum. Furthermore, in Rabadompu, Bima City, which is the center of the famous weaving craft, as well as in Kale'o and Simpasai villages, Lambu sub-district, which are people who use Non-Machine Weaving Equipment (ATBM) the most Bima cloth in Bima Regency and almost every house has weavers so that it represents information to trace the history of the development of the Bima weaving motif. Interviews were conducted with the historian Bima (the writer) who also serves as the head of the Asi Bima museum, Mr. Ruslan Muhammad or better known (Alan Malangi), the ATBM craftsman Mrs. Nurseha (Kale'o) and Haninah (Simpasai) who are figures considered by the local community as experts and derivative craftsmen in each of these areas. In the document study, literature studies were carried out on scientific writings such as: journals, proceeding articles, books such as Bo' Sangaji kai and origin stories of all the Jin nations which are Bima's historical manuscripts and other supporting books, theses, theses, and dissertations, as well as documents. - related documents. So that the linkage of verbal sources with literature can complement each other</w:t>
      </w:r>
      <w:r w:rsidR="003E24CB" w:rsidRPr="00E77C6E">
        <w:rPr>
          <w:rFonts w:ascii="Times New Roman" w:eastAsia="Times New Roman" w:hAnsi="Times New Roman" w:cs="Times New Roman"/>
          <w:noProof/>
          <w:color w:val="212529"/>
        </w:rPr>
        <w:t>.</w:t>
      </w:r>
    </w:p>
    <w:p w14:paraId="58B00E3D" w14:textId="77777777" w:rsidR="00745F4A" w:rsidRPr="00E77C6E" w:rsidRDefault="003E24CB">
      <w:pPr>
        <w:spacing w:line="240" w:lineRule="auto"/>
        <w:jc w:val="both"/>
        <w:rPr>
          <w:rFonts w:ascii="Times New Roman" w:eastAsia="Times New Roman" w:hAnsi="Times New Roman" w:cs="Times New Roman"/>
          <w:b/>
          <w:noProof/>
          <w:color w:val="212529"/>
          <w:sz w:val="24"/>
          <w:szCs w:val="24"/>
        </w:rPr>
      </w:pPr>
      <w:r w:rsidRPr="00E77C6E">
        <w:rPr>
          <w:rFonts w:ascii="Times New Roman" w:eastAsia="Times New Roman" w:hAnsi="Times New Roman" w:cs="Times New Roman"/>
          <w:b/>
          <w:noProof/>
          <w:color w:val="212529"/>
          <w:sz w:val="24"/>
          <w:szCs w:val="24"/>
        </w:rPr>
        <w:t>DISCUSSION</w:t>
      </w:r>
    </w:p>
    <w:p w14:paraId="751F1AE4" w14:textId="77777777" w:rsidR="00745F4A" w:rsidRPr="00E77C6E" w:rsidRDefault="003E24CB">
      <w:pPr>
        <w:spacing w:line="240" w:lineRule="auto"/>
        <w:jc w:val="both"/>
        <w:rPr>
          <w:rFonts w:ascii="Times New Roman" w:eastAsia="Times New Roman" w:hAnsi="Times New Roman" w:cs="Times New Roman"/>
          <w:b/>
          <w:noProof/>
          <w:color w:val="212529"/>
        </w:rPr>
      </w:pPr>
      <w:r w:rsidRPr="00E77C6E">
        <w:rPr>
          <w:rFonts w:ascii="Times New Roman" w:eastAsia="Times New Roman" w:hAnsi="Times New Roman" w:cs="Times New Roman"/>
          <w:b/>
          <w:noProof/>
          <w:color w:val="212529"/>
        </w:rPr>
        <w:t>History of Weaving Bima</w:t>
      </w:r>
    </w:p>
    <w:p w14:paraId="765BC087" w14:textId="77777777" w:rsidR="00A43317" w:rsidRDefault="00A43317">
      <w:pPr>
        <w:spacing w:line="240" w:lineRule="auto"/>
        <w:jc w:val="both"/>
        <w:rPr>
          <w:rFonts w:ascii="Times New Roman" w:eastAsia="Times New Roman" w:hAnsi="Times New Roman" w:cs="Times New Roman"/>
          <w:noProof/>
          <w:color w:val="212529"/>
        </w:rPr>
      </w:pPr>
      <w:r w:rsidRPr="00A43317">
        <w:rPr>
          <w:rFonts w:ascii="Times New Roman" w:eastAsia="Times New Roman" w:hAnsi="Times New Roman" w:cs="Times New Roman"/>
          <w:noProof/>
          <w:color w:val="212529"/>
        </w:rPr>
        <w:t xml:space="preserve">In the transcription of the Schoemann V3 script, 'The Story of the Origin of the Jinn and all the Gods', tells the story of the character of Sang Bima after conquering all the kingdoms on the island of Java. He and his three younger brothers Sang Arjuna (Arjuna), Sang Kula (Nakula), and the God (Sahadeva) wandered in their boats to go to the land of the rising sun. On that voyage, they stopped at Satonda island, a volcanic island off the coast of Pekat (Tambora, Sumbawa Island) and then married a local woman named Putri Tasi Naga and had 2 children who became the forerunner of the Bima kingdom (Sjamsuddin, 2013, p. 5–7). The two children were named Indra Komala and Indra Zamrud. Back to the story of their birth, Putri Tasi Naga's mother, after giving birth to them, put her in a bamboo basket and covered it with pearls and then carried it into the sea and drifted to the land of Dompu. The two children were found by an Ncuhi (tribal leader) named Pata Kula, after the two sons of Sang Bima grew up, they were asked to become kings by the Ncuhi and the people. Indra Komala as the king of Dompu and Indra Zamrud was given territory in Bima. On his departure for Bima, Indra Zamrud was accompanied by Ncuhi Parewa wearing a red woven cloth with gold inlay and wearing a white, golden </w:t>
      </w:r>
      <w:r w:rsidRPr="00A43317">
        <w:rPr>
          <w:rFonts w:ascii="Times New Roman" w:eastAsia="Times New Roman" w:hAnsi="Times New Roman" w:cs="Times New Roman"/>
          <w:noProof/>
          <w:color w:val="212529"/>
        </w:rPr>
        <w:lastRenderedPageBreak/>
        <w:t>turban decorated with air bird feathers and holding a golden staff (Chambert-Loir, 2004, pp. 103–105). The transcript of the text above shows that the indigenous people of Bima have long known the weaving tradition because before the king of Bima founded the Bima kingdom, the indigenous Bima people had already settled in the area in small communities scattered around the mountains of the Bima bay called the Donggo/Dou Donggo people. (Hitchcock, 1987). In that incident the Ncuhi were already wearing woven cloth. Another view that is still relevant is that it is estimated that the Bima people began to recognize the tradition of making clothes to protect their bodies from environmental and weather conditions in Bima which is very hot and hot during the day but very cold at night (Van Braam Moris, 2014 , p.27). This history is believed by the people of Bima to be the beginning of the Bima people knowing weaving, namely since the Naka era (the oldest era in Bima's history).</w:t>
      </w:r>
    </w:p>
    <w:p w14:paraId="5CC50261" w14:textId="77777777" w:rsidR="00A43317" w:rsidRDefault="00A43317">
      <w:pPr>
        <w:spacing w:line="240" w:lineRule="auto"/>
        <w:jc w:val="both"/>
        <w:rPr>
          <w:rFonts w:ascii="Times New Roman" w:eastAsia="Times New Roman" w:hAnsi="Times New Roman" w:cs="Times New Roman"/>
          <w:noProof/>
          <w:color w:val="212529"/>
        </w:rPr>
      </w:pPr>
      <w:r w:rsidRPr="00A43317">
        <w:rPr>
          <w:rFonts w:ascii="Times New Roman" w:eastAsia="Times New Roman" w:hAnsi="Times New Roman" w:cs="Times New Roman"/>
          <w:noProof/>
          <w:color w:val="212529"/>
        </w:rPr>
        <w:t>Weaving Bima has begun to be known by outsiders in the trading activities of the Archipelago in 1512 AD, where traders who wanted to go to Banda and Maluku would stop at Bima Port and buy cloth made from local residents to be resold to Banda and Maluku (Pires, 2018, 2018). p.247). The trade route that connects from Malacca to Maluku is the main attraction in the Bima port so that this route is very crowded. The geographical location of Bima which is flanked by the Flores Sea and to the south by the Indian Ocean makes this area so important in the map of the archipelago's shipping lanes. In all seasons, especially in the west monsoon season, Bima bay is the safest place for ships and boats to dock. Traders who travel from the Malacca Strait to Banda or from Banda to Malacca in the west monsoon season, heavy storms often occur, making ships and boats sailing in the Flores sea into the bay for weeks until the storm subsides. The busiest activity at Bima port is during the north monsoon where according to Kenneth R. Hall that in that season the shipping lanes of China, Java, Nusa Tenggara and Maluku take advantage of the north and southeast monsoons, because in this voyage ships and boats generally need a port of call. to fill supplies or take shelter from strong winds and then also used for trading (Taufiqurrahman, 2012, p. 15–18). The ideal port of Bima brought Europeans to know this area, so that trading commodities at Bima port increased rapidly, especially Bima woven cloth which at that time was the prima donna and was greatly admired by the people of Banda and Maluku because of the quality of the cloth in Bima and Maluku. Sumbawa is very good (Pires, 2018, p. 268).</w:t>
      </w:r>
    </w:p>
    <w:p w14:paraId="12DB3200" w14:textId="4FB418AF" w:rsidR="00745F4A" w:rsidRDefault="00A43317">
      <w:pPr>
        <w:spacing w:line="240" w:lineRule="auto"/>
        <w:jc w:val="both"/>
        <w:rPr>
          <w:rFonts w:ascii="Times New Roman" w:eastAsia="Times New Roman" w:hAnsi="Times New Roman" w:cs="Times New Roman"/>
          <w:noProof/>
          <w:color w:val="212529"/>
        </w:rPr>
      </w:pPr>
      <w:r w:rsidRPr="00A43317">
        <w:rPr>
          <w:rFonts w:ascii="Times New Roman" w:eastAsia="Times New Roman" w:hAnsi="Times New Roman" w:cs="Times New Roman"/>
          <w:noProof/>
          <w:color w:val="212529"/>
        </w:rPr>
        <w:t>According to Noorduyn, in 1618-1619 the first entry of Islam in Bima was brought by the Gowa kingdom, but after fifty years Bima managed the kingdom, they had to submit to the power of the Company. At that time the people and kingdom of Bima underwent important changes. The boats that arrived in Batavia and in Ambon were recorded by the Dutch. The records from the boat carrying goods from Bima included: rice, sapan wood, wax material, sandalwood, tamarind, sulfur, cinnamon, Javanese sugar, and slaves (see: Daghregister 1624-1664). From these records, Bima was already in contact with Ambon, Banjar, Makassar, Banten, Palembang, and even China. Another note mentions that the merchandise carried by the ships included: woven cloth, horses, buffalo, onions, green beans, and ganitri seeds (Chambert-Loir &amp; Maryam, 2012, p. xvi). From the results of the data collection, Bima woven cloth has always been an interesting item to be carried by outsiders, even Van Braam Moris recorded his experience while in Bima, namely that traders who want to sail from Maluku to Malacca or vice versa always stop to trade at the Bima port and surrounding areas, because the commodities in Bima besides cloth are horses, honey, sapan wood and candles. However, after the seventeenth century, the bustling trading activity that took place at the Bima port led to the proliferation of goods from abroad of better quality, such as finer fabrics from China. The yarn spinning activity in Bima still uses coarse yarn so that in general the ordinary people dress very simply, with a rough-looking cloth texture, red and white or blue and white with stripes or plaid which they make clothes using materials from Europe or those that come from Indonesia. Java, Makassar, Selayar, or Singapore (Van Braam Moris, 2014, p. 59).</w:t>
      </w:r>
    </w:p>
    <w:p w14:paraId="74FD7A9D" w14:textId="77777777" w:rsidR="00A43317" w:rsidRDefault="00A43317">
      <w:pPr>
        <w:spacing w:line="240" w:lineRule="auto"/>
        <w:jc w:val="both"/>
        <w:rPr>
          <w:rFonts w:ascii="Times New Roman" w:eastAsia="Times New Roman" w:hAnsi="Times New Roman" w:cs="Times New Roman"/>
          <w:noProof/>
          <w:color w:val="212529"/>
        </w:rPr>
      </w:pPr>
      <w:r w:rsidRPr="00A43317">
        <w:rPr>
          <w:rFonts w:ascii="Times New Roman" w:eastAsia="Times New Roman" w:hAnsi="Times New Roman" w:cs="Times New Roman"/>
          <w:noProof/>
          <w:color w:val="212529"/>
        </w:rPr>
        <w:t xml:space="preserve">The initial motif applied to the woven cloth of the Bima people is still the majority of clothing in Bima, it can be found in one of the weaving villages in Bima, namely Simpasai village, Bima. Based on information from the weavers. The people of Bima have known for generations the tradition of spinning yarn. Haninah (73) said that weaving has existed since the Naka era, because in the past people were not familiar with clothes like today, so to protect themselves from the weather and animal bites they did spinning activities from natural materials such as roots and bark. After some time the development and change of materials that are easier to find, especially cotton trees that are very abundant in the plains of Bima, the craftsmen/weavers use cotton as a material to make yarn. The cotton is made into coarse threads, then used as material for weaving. Initially </w:t>
      </w:r>
      <w:r w:rsidRPr="00A43317">
        <w:rPr>
          <w:rFonts w:ascii="Times New Roman" w:eastAsia="Times New Roman" w:hAnsi="Times New Roman" w:cs="Times New Roman"/>
          <w:noProof/>
          <w:color w:val="212529"/>
        </w:rPr>
        <w:lastRenderedPageBreak/>
        <w:t>the fabrics were made very rough unlike today. The development of the Bima woven motif in Simpasai village still maintains the types of geometric motifs, straight lines and forming boxes (nggusu upa motifs). This is done because the manufacture does not require a long time when compared to the manufacture of woven floral motifs. In addition, geometric motifs are also more sought after by Bima woven lovers so that in order to maintain their economic resilience they adapt to their needs while preserving ancestral heritage. The interesting thing is that the tradition of inheritance of weavers in Simpasai village still holds the old tradition, namely where women are implanted with a kind of suggestion that if women cannot weave, they are considered as immature women (not ready to marry). The concept was instilled by parents who have worked as weavers for generations so that they can preserve the weaving culture in Simpasai village. In fact, in general, children in Simpasai village are able to make a piece of cloth the size of one sarong at the age of 12 (Interview, May 2021).</w:t>
      </w:r>
    </w:p>
    <w:p w14:paraId="109B2C93" w14:textId="77777777" w:rsidR="00A43317" w:rsidRPr="00A43317" w:rsidRDefault="00A43317" w:rsidP="00A43317">
      <w:pPr>
        <w:spacing w:line="240" w:lineRule="auto"/>
        <w:jc w:val="both"/>
        <w:rPr>
          <w:rFonts w:ascii="Times New Roman" w:eastAsia="Times New Roman" w:hAnsi="Times New Roman" w:cs="Times New Roman"/>
          <w:noProof/>
          <w:color w:val="212529"/>
        </w:rPr>
      </w:pPr>
      <w:r w:rsidRPr="00A43317">
        <w:rPr>
          <w:rFonts w:ascii="Times New Roman" w:eastAsia="Times New Roman" w:hAnsi="Times New Roman" w:cs="Times New Roman"/>
          <w:noProof/>
          <w:color w:val="212529"/>
        </w:rPr>
        <w:t>In the mid-19th century AD, as written by Van Braam Moris (2014, pp. 29–35), the handicraft industry in Bima was very small and limited to the spinning of yarn for generations in traditional ways. They don't even use fine cotton, they weave using cotton from their own gardens or from the forest, because the mountains in Bima are mostly planted with cotton (one of the trade commodities) so that the Bima people only produce woven sarongs and scarves that are made of cotton. Rough. Regarding the handicraft business (weaving) for residents in Bima, it only appears as a distraction between the planting and harvesting seasons, and weaving work becomes important for those who live in remote villages (Zollinger in Parimartha, 2016, p. 57) .</w:t>
      </w:r>
    </w:p>
    <w:p w14:paraId="6DA99394" w14:textId="77777777" w:rsidR="00A43317" w:rsidRDefault="00A43317" w:rsidP="00A43317">
      <w:pPr>
        <w:spacing w:line="240" w:lineRule="auto"/>
        <w:jc w:val="both"/>
        <w:rPr>
          <w:rFonts w:ascii="Times New Roman" w:eastAsia="Times New Roman" w:hAnsi="Times New Roman" w:cs="Times New Roman"/>
          <w:noProof/>
          <w:color w:val="212529"/>
        </w:rPr>
      </w:pPr>
      <w:r w:rsidRPr="00A43317">
        <w:rPr>
          <w:rFonts w:ascii="Times New Roman" w:eastAsia="Times New Roman" w:hAnsi="Times New Roman" w:cs="Times New Roman"/>
          <w:noProof/>
          <w:color w:val="212529"/>
        </w:rPr>
        <w:t>The history of weaving in the archipelago is indeed very interesting to continue to be researched through a historical approach that is studied scientifically. The motifs made reflect the values ​​of regional philosophy (Siregar, 2016), although the weaving method is the same, the shape of the resulting motifs is different from one another. Historians believe that weaving has been known since the time of the Srivijaya Kingdom (7-14 AD). However, until now there has not been found archaeological historical evidence that justifies this opinion. The various opinions above have not yet found strong archaeological evidence in corroborating the early history of spinning yarn entering the archipelago, more specifically in Bima, which can be scientifically justified.</w:t>
      </w:r>
    </w:p>
    <w:p w14:paraId="17177C26" w14:textId="48C5F735" w:rsidR="00745F4A" w:rsidRPr="00E77C6E" w:rsidRDefault="003E24CB" w:rsidP="00A43317">
      <w:pPr>
        <w:spacing w:line="240" w:lineRule="auto"/>
        <w:jc w:val="both"/>
        <w:rPr>
          <w:rFonts w:ascii="Times New Roman" w:eastAsia="Times New Roman" w:hAnsi="Times New Roman" w:cs="Times New Roman"/>
          <w:b/>
          <w:noProof/>
          <w:color w:val="212529"/>
        </w:rPr>
      </w:pPr>
      <w:r w:rsidRPr="00E77C6E">
        <w:rPr>
          <w:rFonts w:ascii="Times New Roman" w:eastAsia="Times New Roman" w:hAnsi="Times New Roman" w:cs="Times New Roman"/>
          <w:b/>
          <w:noProof/>
          <w:color w:val="212529"/>
        </w:rPr>
        <w:t>The Motifs in Weaving Bima</w:t>
      </w:r>
    </w:p>
    <w:p w14:paraId="7B026E21" w14:textId="7F14FBD7" w:rsidR="00745F4A" w:rsidRPr="00E77C6E" w:rsidRDefault="00A43317">
      <w:pPr>
        <w:spacing w:line="240" w:lineRule="auto"/>
        <w:jc w:val="both"/>
        <w:rPr>
          <w:rFonts w:ascii="Times New Roman" w:eastAsia="Times New Roman" w:hAnsi="Times New Roman" w:cs="Times New Roman"/>
          <w:noProof/>
          <w:color w:val="212529"/>
        </w:rPr>
      </w:pPr>
      <w:r w:rsidRPr="00A43317">
        <w:rPr>
          <w:rFonts w:ascii="Times New Roman" w:eastAsia="Times New Roman" w:hAnsi="Times New Roman" w:cs="Times New Roman"/>
          <w:noProof/>
          <w:color w:val="212529"/>
        </w:rPr>
        <w:t>As with the history of the early decoration of human civilization in general, the people of Bima initially only recognized straight-line weaving motifs produced from natural colors. Chambert-loir writes in 'The Story of the Origin of the Jinn and All the Gods', when escorting Sang Bima's son named Indra Zamrud to the Bima region, the original Bima accompanying Ncuhi Parewa wore the original woven clothes of the Bima people with red clothes. gold (Chambert-Loir, 2004, p. 105). The resulting motif is still very simple, only striped and made roughly using leather and wood roots, as well as using natural dyes found in the Bima Region. Noorduyn noted that Bima was heavily planted with sepang or sapan wood trees, and became an export commodity during the trade period. Sapan wood is important because it is an attraction for Europeans. In the 16th century sapan wood products from the island of Sumbawa had emerged as a very important commodity, at this time sapan wood was sent to Malacca, then there it was passed on to China. As a result of the fall of Makassar (1667) Trade in sapan wood on the island of Sumbawa was monopolized by the Dutch Company, thus giving the Dutch special rights to buy sapan wood from these islands. With the existence of a company monopoly, this sapan timber trade only provides benefits for the kings while not having much positive impact on the trading crowd in the Sumbawa archipelago. Although not widely reported – around the 19th century – it appears that the sapan timber trade was still monopolized by the Dutch. This wood trade was only released by the Dutch after the emergence of synthetic materials for dyes in the second half of the 19th century so that sapan wood materials were no longer sold in Europe (Parimartha, 2016, p. 147). It can be assumed that the motifs produced in this early period were only limited to straight lines with natural coloring. Although archaeologically, the remains have not been clearly found in Bima</w:t>
      </w:r>
      <w:r w:rsidR="003E24CB" w:rsidRPr="00E77C6E">
        <w:rPr>
          <w:rFonts w:ascii="Times New Roman" w:eastAsia="Times New Roman" w:hAnsi="Times New Roman" w:cs="Times New Roman"/>
          <w:noProof/>
          <w:color w:val="212529"/>
        </w:rPr>
        <w:t>.</w:t>
      </w:r>
    </w:p>
    <w:p w14:paraId="2747EE43" w14:textId="77777777" w:rsidR="00745F4A" w:rsidRPr="00E77C6E" w:rsidRDefault="003E24CB">
      <w:pPr>
        <w:spacing w:line="240" w:lineRule="auto"/>
        <w:jc w:val="both"/>
        <w:rPr>
          <w:rFonts w:ascii="Times New Roman" w:eastAsia="Times New Roman" w:hAnsi="Times New Roman" w:cs="Times New Roman"/>
          <w:noProof/>
          <w:color w:val="212529"/>
        </w:rPr>
      </w:pPr>
      <w:r w:rsidRPr="00E77C6E">
        <w:rPr>
          <w:rFonts w:ascii="Times New Roman" w:eastAsia="Times New Roman" w:hAnsi="Times New Roman" w:cs="Times New Roman"/>
          <w:noProof/>
          <w:color w:val="212529"/>
        </w:rPr>
        <w:t>The development of decoration in Bima began to vary when the Majapahit kingdom expanded to the East. This incident occurred around the 14th century where Riana (2009, p. 100) wrote in the Wirama Pthiwitala which are stanzas of the Majapahit kingdom's poetry that mentions the areas of the kingdoms in the East:</w:t>
      </w:r>
    </w:p>
    <w:p w14:paraId="0D8C4700" w14:textId="77777777" w:rsidR="00745F4A" w:rsidRPr="00E77C6E" w:rsidRDefault="003E24CB">
      <w:pPr>
        <w:spacing w:after="0" w:line="240" w:lineRule="auto"/>
        <w:jc w:val="both"/>
        <w:rPr>
          <w:rFonts w:ascii="Times New Roman" w:eastAsia="Times New Roman" w:hAnsi="Times New Roman" w:cs="Times New Roman"/>
          <w:i/>
          <w:noProof/>
          <w:color w:val="212529"/>
        </w:rPr>
      </w:pPr>
      <w:r w:rsidRPr="00E77C6E">
        <w:rPr>
          <w:rFonts w:ascii="Times New Roman" w:eastAsia="Times New Roman" w:hAnsi="Times New Roman" w:cs="Times New Roman"/>
          <w:i/>
          <w:noProof/>
          <w:color w:val="212529"/>
        </w:rPr>
        <w:lastRenderedPageBreak/>
        <w:t>In the east of the land of Java is also mentioned,</w:t>
      </w:r>
    </w:p>
    <w:p w14:paraId="598C897D" w14:textId="77777777" w:rsidR="00745F4A" w:rsidRPr="00E77C6E" w:rsidRDefault="003E24CB">
      <w:pPr>
        <w:spacing w:after="0" w:line="240" w:lineRule="auto"/>
        <w:jc w:val="both"/>
        <w:rPr>
          <w:rFonts w:ascii="Times New Roman" w:eastAsia="Times New Roman" w:hAnsi="Times New Roman" w:cs="Times New Roman"/>
          <w:i/>
          <w:noProof/>
          <w:color w:val="212529"/>
        </w:rPr>
      </w:pPr>
      <w:r w:rsidRPr="00E77C6E">
        <w:rPr>
          <w:rFonts w:ascii="Times New Roman" w:eastAsia="Times New Roman" w:hAnsi="Times New Roman" w:cs="Times New Roman"/>
          <w:i/>
          <w:noProof/>
          <w:color w:val="212529"/>
        </w:rPr>
        <w:t>Bali is the most important Be predecessor and Goa Gajah,</w:t>
      </w:r>
    </w:p>
    <w:p w14:paraId="7F836CFA" w14:textId="77777777" w:rsidR="00745F4A" w:rsidRPr="00E77C6E" w:rsidRDefault="003E24CB">
      <w:pPr>
        <w:spacing w:after="0" w:line="240" w:lineRule="auto"/>
        <w:jc w:val="both"/>
        <w:rPr>
          <w:rFonts w:ascii="Times New Roman" w:eastAsia="Times New Roman" w:hAnsi="Times New Roman" w:cs="Times New Roman"/>
          <w:i/>
          <w:noProof/>
          <w:color w:val="212529"/>
        </w:rPr>
      </w:pPr>
      <w:r w:rsidRPr="00E77C6E">
        <w:rPr>
          <w:rFonts w:ascii="Times New Roman" w:eastAsia="Times New Roman" w:hAnsi="Times New Roman" w:cs="Times New Roman"/>
          <w:i/>
          <w:noProof/>
          <w:color w:val="212529"/>
        </w:rPr>
        <w:t>The most important deserts are Breadfruit, Taliwang, all Dompo,</w:t>
      </w:r>
    </w:p>
    <w:p w14:paraId="6FF8BA96" w14:textId="77777777" w:rsidR="00745F4A" w:rsidRPr="00E77C6E" w:rsidRDefault="003E24CB">
      <w:pPr>
        <w:spacing w:after="0" w:line="240" w:lineRule="auto"/>
        <w:jc w:val="both"/>
        <w:rPr>
          <w:rFonts w:ascii="Times New Roman" w:eastAsia="Times New Roman" w:hAnsi="Times New Roman" w:cs="Times New Roman"/>
          <w:i/>
          <w:noProof/>
          <w:color w:val="212529"/>
        </w:rPr>
      </w:pPr>
      <w:r w:rsidRPr="00E77C6E">
        <w:rPr>
          <w:rFonts w:ascii="Times New Roman" w:eastAsia="Times New Roman" w:hAnsi="Times New Roman" w:cs="Times New Roman"/>
          <w:i/>
          <w:noProof/>
          <w:color w:val="212529"/>
        </w:rPr>
        <w:t>Sang Hyang Api Bhima, Seran, Kadali Forest gathered</w:t>
      </w:r>
    </w:p>
    <w:p w14:paraId="341B11CA" w14:textId="77777777" w:rsidR="00745F4A" w:rsidRPr="00E77C6E" w:rsidRDefault="00745F4A">
      <w:pPr>
        <w:spacing w:after="0" w:line="240" w:lineRule="auto"/>
        <w:jc w:val="both"/>
        <w:rPr>
          <w:rFonts w:ascii="Times New Roman" w:eastAsia="Times New Roman" w:hAnsi="Times New Roman" w:cs="Times New Roman"/>
          <w:i/>
          <w:noProof/>
          <w:color w:val="212529"/>
        </w:rPr>
      </w:pPr>
    </w:p>
    <w:p w14:paraId="0D86519F" w14:textId="70CBB13D" w:rsidR="00745F4A" w:rsidRDefault="004B2803">
      <w:pPr>
        <w:spacing w:after="0" w:line="240" w:lineRule="auto"/>
        <w:jc w:val="both"/>
        <w:rPr>
          <w:rFonts w:ascii="Times New Roman" w:eastAsia="Times New Roman" w:hAnsi="Times New Roman" w:cs="Times New Roman"/>
          <w:noProof/>
          <w:color w:val="212529"/>
        </w:rPr>
      </w:pPr>
      <w:r w:rsidRPr="001646F7">
        <w:rPr>
          <w:noProof/>
        </w:rPr>
        <mc:AlternateContent>
          <mc:Choice Requires="wpg">
            <w:drawing>
              <wp:anchor distT="0" distB="0" distL="0" distR="0" simplePos="0" relativeHeight="251644416" behindDoc="1" locked="0" layoutInCell="1" hidden="0" allowOverlap="1" wp14:anchorId="0FA789A9" wp14:editId="683B7620">
                <wp:simplePos x="0" y="0"/>
                <wp:positionH relativeFrom="column">
                  <wp:posOffset>2604135</wp:posOffset>
                </wp:positionH>
                <wp:positionV relativeFrom="paragraph">
                  <wp:posOffset>2914015</wp:posOffset>
                </wp:positionV>
                <wp:extent cx="2895600" cy="1547495"/>
                <wp:effectExtent l="0" t="0" r="0" b="0"/>
                <wp:wrapNone/>
                <wp:docPr id="55" name="Group 55"/>
                <wp:cNvGraphicFramePr/>
                <a:graphic xmlns:a="http://schemas.openxmlformats.org/drawingml/2006/main">
                  <a:graphicData uri="http://schemas.microsoft.com/office/word/2010/wordprocessingGroup">
                    <wpg:wgp>
                      <wpg:cNvGrpSpPr/>
                      <wpg:grpSpPr>
                        <a:xfrm>
                          <a:off x="0" y="0"/>
                          <a:ext cx="2895600" cy="1547495"/>
                          <a:chOff x="3792074" y="2777326"/>
                          <a:chExt cx="3107852" cy="1710019"/>
                        </a:xfrm>
                      </wpg:grpSpPr>
                      <wpg:grpSp>
                        <wpg:cNvPr id="1" name="Group 1"/>
                        <wpg:cNvGrpSpPr/>
                        <wpg:grpSpPr>
                          <a:xfrm>
                            <a:off x="3792074" y="2777326"/>
                            <a:ext cx="3107852" cy="1710019"/>
                            <a:chOff x="3728362" y="2714389"/>
                            <a:chExt cx="3235276" cy="1817353"/>
                          </a:xfrm>
                        </wpg:grpSpPr>
                        <wps:wsp>
                          <wps:cNvPr id="2" name="Rectangle 2"/>
                          <wps:cNvSpPr/>
                          <wps:spPr>
                            <a:xfrm>
                              <a:off x="3728362" y="3028258"/>
                              <a:ext cx="3235275" cy="1503475"/>
                            </a:xfrm>
                            <a:prstGeom prst="rect">
                              <a:avLst/>
                            </a:prstGeom>
                            <a:noFill/>
                            <a:ln>
                              <a:noFill/>
                            </a:ln>
                          </wps:spPr>
                          <wps:txbx>
                            <w:txbxContent>
                              <w:p w14:paraId="06C4187A" w14:textId="77777777" w:rsidR="00745F4A" w:rsidRDefault="00745F4A">
                                <w:pPr>
                                  <w:spacing w:after="0" w:line="240" w:lineRule="auto"/>
                                  <w:textDirection w:val="btLr"/>
                                </w:pPr>
                              </w:p>
                            </w:txbxContent>
                          </wps:txbx>
                          <wps:bodyPr spcFirstLastPara="1" wrap="square" lIns="91425" tIns="91425" rIns="91425" bIns="91425" anchor="ctr" anchorCtr="0">
                            <a:noAutofit/>
                          </wps:bodyPr>
                        </wps:wsp>
                        <wpg:grpSp>
                          <wpg:cNvPr id="3" name="Group 3"/>
                          <wpg:cNvGrpSpPr/>
                          <wpg:grpSpPr>
                            <a:xfrm>
                              <a:off x="3728362" y="2714389"/>
                              <a:ext cx="3235276" cy="1817353"/>
                              <a:chOff x="0" y="-265922"/>
                              <a:chExt cx="2813050" cy="1539732"/>
                            </a:xfrm>
                          </wpg:grpSpPr>
                          <wps:wsp>
                            <wps:cNvPr id="4" name="Rectangle 4"/>
                            <wps:cNvSpPr/>
                            <wps:spPr>
                              <a:xfrm>
                                <a:off x="0" y="-265922"/>
                                <a:ext cx="2813050" cy="1273800"/>
                              </a:xfrm>
                              <a:prstGeom prst="rect">
                                <a:avLst/>
                              </a:prstGeom>
                              <a:noFill/>
                              <a:ln>
                                <a:noFill/>
                              </a:ln>
                            </wps:spPr>
                            <wps:txbx>
                              <w:txbxContent>
                                <w:p w14:paraId="0AEA9B78" w14:textId="77777777" w:rsidR="00745F4A" w:rsidRDefault="00745F4A">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6" name="Shape 6" descr="Surya Majapahit - Balai Pelestarian Cagar Budaya Jawa Timur"/>
                              <pic:cNvPicPr preferRelativeResize="0"/>
                            </pic:nvPicPr>
                            <pic:blipFill rotWithShape="1">
                              <a:blip r:embed="rId10">
                                <a:alphaModFix/>
                              </a:blip>
                              <a:srcRect/>
                              <a:stretch/>
                            </pic:blipFill>
                            <pic:spPr>
                              <a:xfrm>
                                <a:off x="1600200" y="17584"/>
                                <a:ext cx="1212850" cy="1251585"/>
                              </a:xfrm>
                              <a:prstGeom prst="rect">
                                <a:avLst/>
                              </a:prstGeom>
                              <a:noFill/>
                              <a:ln>
                                <a:noFill/>
                              </a:ln>
                            </pic:spPr>
                          </pic:pic>
                          <pic:pic xmlns:pic="http://schemas.openxmlformats.org/drawingml/2006/picture">
                            <pic:nvPicPr>
                              <pic:cNvPr id="7" name="Shape 7"/>
                              <pic:cNvPicPr preferRelativeResize="0"/>
                            </pic:nvPicPr>
                            <pic:blipFill rotWithShape="1">
                              <a:blip r:embed="rId11">
                                <a:alphaModFix/>
                              </a:blip>
                              <a:srcRect/>
                              <a:stretch/>
                            </pic:blipFill>
                            <pic:spPr>
                              <a:xfrm>
                                <a:off x="0" y="0"/>
                                <a:ext cx="1299845" cy="12738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0FA789A9" id="Group 55" o:spid="_x0000_s1026" style="position:absolute;left:0;text-align:left;margin-left:205.05pt;margin-top:229.45pt;width:228pt;height:121.85pt;z-index:-251672064;mso-wrap-distance-left:0;mso-wrap-distance-right:0;mso-width-relative:margin;mso-height-relative:margin" coordorigin="37920,27773" coordsize="31078,171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&#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">
                <v:group id="Group 1" o:spid="_x0000_s1027" style="position:absolute;left:37920;top:27773;width:31079;height:17100" coordorigin="37283,27143" coordsize="32352,18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left:37283;top:30282;width:32353;height:15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06C4187A" w14:textId="77777777" w:rsidR="00745F4A" w:rsidRDefault="00745F4A">
                          <w:pPr>
                            <w:spacing w:after="0" w:line="240" w:lineRule="auto"/>
                            <w:textDirection w:val="btLr"/>
                          </w:pPr>
                        </w:p>
                      </w:txbxContent>
                    </v:textbox>
                  </v:rect>
                  <v:group id="Group 3" o:spid="_x0000_s1029" style="position:absolute;left:37283;top:27143;width:32353;height:18174" coordorigin=",-2659" coordsize="28130,15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4" o:spid="_x0000_s1030" style="position:absolute;top:-2659;width:28130;height:127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14:paraId="0AEA9B78" w14:textId="77777777" w:rsidR="00745F4A" w:rsidRDefault="00745F4A">
                            <w:pPr>
                              <w:spacing w:after="0" w:line="240" w:lineRule="auto"/>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6" o:spid="_x0000_s1031" type="#_x0000_t75" alt="Surya Majapahit - Balai Pelestarian Cagar Budaya Jawa Timur" style="position:absolute;left:16002;top:175;width:12128;height:1251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">
                      <v:imagedata r:id="rId12" o:title="Surya Majapahit - Balai Pelestarian Cagar Budaya Jawa Timur"/>
                    </v:shape>
                    <v:shape id="Shape 7" o:spid="_x0000_s1032" type="#_x0000_t75" style="position:absolute;width:12998;height:1273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">
                      <v:imagedata r:id="rId13" o:title=""/>
                    </v:shape>
                  </v:group>
                </v:group>
              </v:group>
            </w:pict>
          </mc:Fallback>
        </mc:AlternateContent>
      </w:r>
      <w:r w:rsidR="001646F7" w:rsidRPr="001646F7">
        <w:rPr>
          <w:rFonts w:ascii="Times New Roman" w:eastAsia="Times New Roman" w:hAnsi="Times New Roman" w:cs="Times New Roman"/>
          <w:noProof/>
          <w:color w:val="212529"/>
        </w:rPr>
        <w:t>Apart from mentioning the names of the royal areas on Sumbawa Island, the Majapahit kingdom really wanted to control the Bima kingdom and its surroundings. The territory of the kingdoms on the island of Sumbawa became important with its trade routes that attracted Nusantara traders. So, in the amokti palapa oath sworn by Mahapatih Gajah Mada, he said that the kingdoms in the archipelago, one of which was in Bima (Dompo) would be conquered to unite the archipelago so that he could rest in peace (Suartaya, 2011). The history of acculturation of Javanese culture (Majapahit) with the Bima kingdom is explained by Susetyo (2014), a National Archaeological Researcher, found that the motifs that adorn the Sultan of Bima necklace have similarities with the symbol of the Majapahit kingdom. The symbol is known as Surya Majapahit. The motif contained in the Sultan Bima necklace decoration has flower petals that have similarities to the Majapahit solar symbol. This motif is one proof of the influence of Javanese culture in Bima. In its application in Bima weaving craft. This symbol was developed in the form of the Nggusu waru motif (octagonal) and floral motifs (see Fig. 1 &amp; 2). Besides Surya Majapahit, motifs that show changes in Bima's culture are also found on the Sultan's Keris Sarong. There is an image of Garudeya which is similar to the temples in Java, decorated with a sprig of flower motif which is a symbol of the sultan. As a leader, wherever he is, he must show noble character and live in harmony (Susetyo, 2014). The above view is reinforced by the head of the Bima Museum (Asi Nae Mbojo) Alan Malangi, who said that the flower motifs that existed in the Bima kingdom at that time were the result of the influence of Javanese culture by looking at the symbols found on the carvings of the sultan's kris sheath. and also the accessories in Bima's palace, including the motifs on the woven cloth. This reinforces that the influence of Majapahit culture during the Hindu-Buddhist period has given color to the patterns, patterns, and shapes of the motifs found in Bima woven fabrics</w:t>
      </w:r>
      <w:r w:rsidR="003E24CB" w:rsidRPr="00E77C6E">
        <w:rPr>
          <w:rFonts w:ascii="Times New Roman" w:eastAsia="Times New Roman" w:hAnsi="Times New Roman" w:cs="Times New Roman"/>
          <w:noProof/>
          <w:color w:val="212529"/>
        </w:rPr>
        <w:t>.</w:t>
      </w:r>
    </w:p>
    <w:p w14:paraId="74F5EF11" w14:textId="4EF7AEC6" w:rsidR="00E77C6E" w:rsidRDefault="004B2803">
      <w:pPr>
        <w:rPr>
          <w:rFonts w:ascii="Times New Roman" w:eastAsia="Times New Roman" w:hAnsi="Times New Roman" w:cs="Times New Roman"/>
          <w:noProof/>
          <w:color w:val="212529"/>
        </w:rPr>
      </w:pPr>
      <w:r w:rsidRPr="00E77C6E">
        <w:rPr>
          <w:noProof/>
        </w:rPr>
        <w:drawing>
          <wp:anchor distT="0" distB="0" distL="114300" distR="114300" simplePos="0" relativeHeight="251645440" behindDoc="0" locked="0" layoutInCell="1" hidden="0" allowOverlap="1" wp14:anchorId="4E3BBF90" wp14:editId="4C2F8975">
            <wp:simplePos x="0" y="0"/>
            <wp:positionH relativeFrom="column">
              <wp:posOffset>403860</wp:posOffset>
            </wp:positionH>
            <wp:positionV relativeFrom="paragraph">
              <wp:posOffset>92710</wp:posOffset>
            </wp:positionV>
            <wp:extent cx="847725" cy="1104265"/>
            <wp:effectExtent l="0" t="0" r="9525" b="635"/>
            <wp:wrapNone/>
            <wp:docPr id="60"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14"/>
                    <a:srcRect/>
                    <a:stretch>
                      <a:fillRect/>
                    </a:stretch>
                  </pic:blipFill>
                  <pic:spPr>
                    <a:xfrm>
                      <a:off x="0" y="0"/>
                      <a:ext cx="847725" cy="1104265"/>
                    </a:xfrm>
                    <a:prstGeom prst="rect">
                      <a:avLst/>
                    </a:prstGeom>
                    <a:ln/>
                  </pic:spPr>
                </pic:pic>
              </a:graphicData>
            </a:graphic>
            <wp14:sizeRelH relativeFrom="margin">
              <wp14:pctWidth>0</wp14:pctWidth>
            </wp14:sizeRelH>
            <wp14:sizeRelV relativeFrom="margin">
              <wp14:pctHeight>0</wp14:pctHeight>
            </wp14:sizeRelV>
          </wp:anchor>
        </w:drawing>
      </w:r>
    </w:p>
    <w:p w14:paraId="390CA6E5" w14:textId="01BC1CF7" w:rsidR="00745F4A" w:rsidRDefault="00745F4A" w:rsidP="004B2803">
      <w:pPr>
        <w:rPr>
          <w:rFonts w:ascii="Times New Roman" w:eastAsia="Times New Roman" w:hAnsi="Times New Roman" w:cs="Times New Roman"/>
          <w:noProof/>
          <w:color w:val="212529"/>
        </w:rPr>
      </w:pPr>
    </w:p>
    <w:p w14:paraId="356B5E95" w14:textId="77777777" w:rsidR="00745F4A" w:rsidRPr="00E77C6E" w:rsidRDefault="00745F4A">
      <w:pPr>
        <w:spacing w:after="0" w:line="240" w:lineRule="auto"/>
        <w:ind w:left="4395"/>
        <w:rPr>
          <w:rFonts w:ascii="Times New Roman" w:eastAsia="Times New Roman" w:hAnsi="Times New Roman" w:cs="Times New Roman"/>
          <w:noProof/>
          <w:color w:val="212529"/>
        </w:rPr>
      </w:pPr>
    </w:p>
    <w:p w14:paraId="7318473A" w14:textId="77777777" w:rsidR="00745F4A" w:rsidRPr="00E77C6E" w:rsidRDefault="00745F4A">
      <w:pPr>
        <w:spacing w:after="0" w:line="240" w:lineRule="auto"/>
        <w:ind w:left="4395"/>
        <w:rPr>
          <w:rFonts w:ascii="Times New Roman" w:eastAsia="Times New Roman" w:hAnsi="Times New Roman" w:cs="Times New Roman"/>
          <w:noProof/>
          <w:color w:val="212529"/>
        </w:rPr>
      </w:pPr>
    </w:p>
    <w:p w14:paraId="057178C1" w14:textId="77777777" w:rsidR="00745F4A" w:rsidRPr="00E77C6E" w:rsidRDefault="00745F4A">
      <w:pPr>
        <w:spacing w:after="0" w:line="240" w:lineRule="auto"/>
        <w:ind w:left="4395"/>
        <w:rPr>
          <w:rFonts w:ascii="Times New Roman" w:eastAsia="Times New Roman" w:hAnsi="Times New Roman" w:cs="Times New Roman"/>
          <w:noProof/>
          <w:color w:val="212529"/>
        </w:rPr>
      </w:pPr>
    </w:p>
    <w:p w14:paraId="6D32412D" w14:textId="77777777" w:rsidR="00745F4A" w:rsidRPr="00E77C6E" w:rsidRDefault="00745F4A">
      <w:pPr>
        <w:spacing w:after="0" w:line="240" w:lineRule="auto"/>
        <w:rPr>
          <w:rFonts w:ascii="Times New Roman" w:eastAsia="Times New Roman" w:hAnsi="Times New Roman" w:cs="Times New Roman"/>
          <w:b/>
          <w:noProof/>
          <w:color w:val="212529"/>
        </w:rPr>
      </w:pPr>
    </w:p>
    <w:tbl>
      <w:tblPr>
        <w:tblStyle w:val="a0"/>
        <w:tblW w:w="9600" w:type="dxa"/>
        <w:tblLayout w:type="fixed"/>
        <w:tblLook w:val="0600" w:firstRow="0" w:lastRow="0" w:firstColumn="0" w:lastColumn="0" w:noHBand="1" w:noVBand="1"/>
      </w:tblPr>
      <w:tblGrid>
        <w:gridCol w:w="3825"/>
        <w:gridCol w:w="5775"/>
      </w:tblGrid>
      <w:tr w:rsidR="00745F4A" w:rsidRPr="00E77C6E" w14:paraId="2F08643B" w14:textId="77777777" w:rsidTr="0098394F">
        <w:tc>
          <w:tcPr>
            <w:tcW w:w="3825" w:type="dxa"/>
            <w:shd w:val="clear" w:color="auto" w:fill="auto"/>
            <w:tcMar>
              <w:top w:w="100" w:type="dxa"/>
              <w:left w:w="100" w:type="dxa"/>
              <w:bottom w:w="100" w:type="dxa"/>
              <w:right w:w="100" w:type="dxa"/>
            </w:tcMar>
          </w:tcPr>
          <w:p w14:paraId="3BFB5CF9" w14:textId="77777777" w:rsidR="00745F4A" w:rsidRPr="00E77C6E" w:rsidRDefault="003E24CB">
            <w:pPr>
              <w:widowControl w:val="0"/>
              <w:pBdr>
                <w:top w:val="nil"/>
                <w:left w:val="nil"/>
                <w:bottom w:val="nil"/>
                <w:right w:val="nil"/>
                <w:between w:val="nil"/>
              </w:pBdr>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b/>
                <w:noProof/>
                <w:color w:val="212529"/>
                <w:sz w:val="18"/>
                <w:szCs w:val="18"/>
              </w:rPr>
              <w:t>Image 1.</w:t>
            </w:r>
            <w:r w:rsidRPr="00E77C6E">
              <w:rPr>
                <w:rFonts w:ascii="Times New Roman" w:eastAsia="Times New Roman" w:hAnsi="Times New Roman" w:cs="Times New Roman"/>
                <w:noProof/>
                <w:color w:val="212529"/>
                <w:sz w:val="18"/>
                <w:szCs w:val="18"/>
              </w:rPr>
              <w:t>Sultan Bima necklace decoration</w:t>
            </w:r>
          </w:p>
          <w:p w14:paraId="352A9F97" w14:textId="77777777" w:rsidR="00745F4A" w:rsidRPr="00E77C6E" w:rsidRDefault="003E24CB">
            <w:pPr>
              <w:widowControl w:val="0"/>
              <w:pBdr>
                <w:top w:val="nil"/>
                <w:left w:val="nil"/>
                <w:bottom w:val="nil"/>
                <w:right w:val="nil"/>
                <w:between w:val="nil"/>
              </w:pBdr>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noProof/>
                <w:color w:val="212529"/>
                <w:sz w:val="18"/>
                <w:szCs w:val="18"/>
              </w:rPr>
              <w:t>Source: Ministry of Education and Culture Repository</w:t>
            </w:r>
          </w:p>
        </w:tc>
        <w:tc>
          <w:tcPr>
            <w:tcW w:w="5775" w:type="dxa"/>
            <w:shd w:val="clear" w:color="auto" w:fill="auto"/>
            <w:tcMar>
              <w:top w:w="100" w:type="dxa"/>
              <w:left w:w="100" w:type="dxa"/>
              <w:bottom w:w="100" w:type="dxa"/>
              <w:right w:w="100" w:type="dxa"/>
            </w:tcMar>
          </w:tcPr>
          <w:p w14:paraId="3F39233F" w14:textId="77777777" w:rsidR="00745F4A" w:rsidRPr="00E77C6E" w:rsidRDefault="003E24CB">
            <w:pPr>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b/>
                <w:noProof/>
                <w:color w:val="212529"/>
                <w:sz w:val="18"/>
                <w:szCs w:val="18"/>
              </w:rPr>
              <w:t>Figure 2</w:t>
            </w:r>
            <w:r w:rsidRPr="00E77C6E">
              <w:rPr>
                <w:rFonts w:ascii="Times New Roman" w:eastAsia="Times New Roman" w:hAnsi="Times New Roman" w:cs="Times New Roman"/>
                <w:noProof/>
                <w:color w:val="212529"/>
                <w:sz w:val="18"/>
                <w:szCs w:val="18"/>
              </w:rPr>
              <w:t>. Surya Majapahit Trowulan Museum collection (left) and National Museum Collection (right)</w:t>
            </w:r>
          </w:p>
          <w:p w14:paraId="0E09F4FE" w14:textId="77777777" w:rsidR="00745F4A" w:rsidRPr="00E77C6E" w:rsidRDefault="003E24CB">
            <w:pPr>
              <w:widowControl w:val="0"/>
              <w:pBdr>
                <w:top w:val="nil"/>
                <w:left w:val="nil"/>
                <w:bottom w:val="nil"/>
                <w:right w:val="nil"/>
                <w:between w:val="nil"/>
              </w:pBdr>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noProof/>
                <w:color w:val="212529"/>
                <w:sz w:val="18"/>
                <w:szCs w:val="18"/>
              </w:rPr>
              <w:t>Source: National Archaeological Center Documents</w:t>
            </w:r>
          </w:p>
        </w:tc>
      </w:tr>
    </w:tbl>
    <w:p w14:paraId="51DBD000" w14:textId="514C0222" w:rsidR="001646F7" w:rsidRPr="001646F7" w:rsidRDefault="001646F7" w:rsidP="001646F7">
      <w:pPr>
        <w:jc w:val="both"/>
        <w:rPr>
          <w:rFonts w:ascii="Times New Roman" w:eastAsia="Times New Roman" w:hAnsi="Times New Roman" w:cs="Times New Roman"/>
          <w:noProof/>
          <w:color w:val="212529"/>
        </w:rPr>
      </w:pPr>
      <w:r w:rsidRPr="001646F7">
        <w:rPr>
          <w:rFonts w:ascii="Times New Roman" w:eastAsia="Times New Roman" w:hAnsi="Times New Roman" w:cs="Times New Roman"/>
          <w:noProof/>
          <w:color w:val="212529"/>
        </w:rPr>
        <w:t>The resemblance to the Majapahit Surya Symbol by symbolizing the eight directions of the compass after the Bima kingdom adopted Islamic law. The philosophy was changed into the philosophy of the ideal leader contained in the nggusu waru (octagonal) motif. Based on the Customary Law of the Land of Bima</w:t>
      </w:r>
      <w:r>
        <w:rPr>
          <w:rFonts w:ascii="Times New Roman" w:eastAsia="Times New Roman" w:hAnsi="Times New Roman" w:cs="Times New Roman"/>
          <w:noProof/>
          <w:color w:val="212529"/>
          <w:lang w:val="en-US"/>
        </w:rPr>
        <w:t xml:space="preserve"> “</w:t>
      </w:r>
      <w:r>
        <w:rPr>
          <w:rFonts w:ascii="Times New Roman" w:eastAsia="Times New Roman" w:hAnsi="Times New Roman" w:cs="Times New Roman"/>
          <w:i/>
          <w:iCs/>
          <w:noProof/>
          <w:color w:val="212529"/>
          <w:lang w:val="en-US"/>
        </w:rPr>
        <w:t>Hukum Adat Tanah Bima”</w:t>
      </w:r>
      <w:r w:rsidRPr="001646F7">
        <w:rPr>
          <w:rFonts w:ascii="Times New Roman" w:eastAsia="Times New Roman" w:hAnsi="Times New Roman" w:cs="Times New Roman"/>
          <w:noProof/>
          <w:color w:val="212529"/>
        </w:rPr>
        <w:t xml:space="preserve"> (HATB) at the time the Bima Sultanate was established (1640-1950 AD), a regulation was made prohibiting the application of human and animal motifs as a result of the concern that the Bima people would return to the belief in worshiping animals and spirits, resulting in the making of motifs on cloth. Bima weaving only applies floral and geometric shapes (Ismail &amp; Malingi, 2010, p. 20). The images of these symbols, if any, have been stylized in such a way that the naturalist realist form is disguised, such as the </w:t>
      </w:r>
      <w:r w:rsidRPr="007F1C0C">
        <w:rPr>
          <w:rFonts w:ascii="Times New Roman" w:eastAsia="Times New Roman" w:hAnsi="Times New Roman" w:cs="Times New Roman"/>
          <w:i/>
          <w:iCs/>
          <w:noProof/>
          <w:color w:val="212529"/>
        </w:rPr>
        <w:t>kapi keu</w:t>
      </w:r>
      <w:r w:rsidRPr="001646F7">
        <w:rPr>
          <w:rFonts w:ascii="Times New Roman" w:eastAsia="Times New Roman" w:hAnsi="Times New Roman" w:cs="Times New Roman"/>
          <w:noProof/>
          <w:color w:val="212529"/>
        </w:rPr>
        <w:t xml:space="preserve"> (crab</w:t>
      </w:r>
      <w:r w:rsidR="007F1C0C">
        <w:rPr>
          <w:rFonts w:ascii="Times New Roman" w:eastAsia="Times New Roman" w:hAnsi="Times New Roman" w:cs="Times New Roman"/>
          <w:noProof/>
          <w:color w:val="212529"/>
          <w:lang w:val="en-US"/>
        </w:rPr>
        <w:t xml:space="preserve"> claw</w:t>
      </w:r>
      <w:r w:rsidRPr="001646F7">
        <w:rPr>
          <w:rFonts w:ascii="Times New Roman" w:eastAsia="Times New Roman" w:hAnsi="Times New Roman" w:cs="Times New Roman"/>
          <w:noProof/>
          <w:color w:val="212529"/>
        </w:rPr>
        <w:t>) motif. These motifs are maintained as a reflection of the identity of the Bima people. Meanwhile, according to A. Malingi, the Bima woven cloth motifs consist of 10 motifs, namely:</w:t>
      </w:r>
    </w:p>
    <w:p w14:paraId="615951C3" w14:textId="5667B0E8" w:rsidR="00E77C6E" w:rsidRPr="001646F7" w:rsidRDefault="001646F7" w:rsidP="001646F7">
      <w:pPr>
        <w:jc w:val="both"/>
        <w:rPr>
          <w:rFonts w:ascii="Times New Roman" w:eastAsia="Times New Roman" w:hAnsi="Times New Roman" w:cs="Times New Roman"/>
          <w:noProof/>
          <w:color w:val="212529"/>
        </w:rPr>
      </w:pPr>
      <w:r w:rsidRPr="001646F7">
        <w:rPr>
          <w:rFonts w:ascii="Times New Roman" w:eastAsia="Times New Roman" w:hAnsi="Times New Roman" w:cs="Times New Roman"/>
          <w:noProof/>
          <w:color w:val="212529"/>
        </w:rPr>
        <w:t xml:space="preserve">(1) The </w:t>
      </w:r>
      <w:r w:rsidRPr="00D84E64">
        <w:rPr>
          <w:rFonts w:ascii="Times New Roman" w:eastAsia="Times New Roman" w:hAnsi="Times New Roman" w:cs="Times New Roman"/>
          <w:i/>
          <w:iCs/>
          <w:noProof/>
          <w:color w:val="212529"/>
        </w:rPr>
        <w:t>samobo</w:t>
      </w:r>
      <w:r w:rsidRPr="001646F7">
        <w:rPr>
          <w:rFonts w:ascii="Times New Roman" w:eastAsia="Times New Roman" w:hAnsi="Times New Roman" w:cs="Times New Roman"/>
          <w:noProof/>
          <w:color w:val="212529"/>
        </w:rPr>
        <w:t xml:space="preserve"> flower motif or a flower flower symbolizes humans as social beings to become useful humans in carrying out social life, so that wherever they exist they will always have a positive impact and always pay attention to noble character as the scent of a flower. (2) The </w:t>
      </w:r>
      <w:r w:rsidRPr="00D84E64">
        <w:rPr>
          <w:rFonts w:ascii="Times New Roman" w:eastAsia="Times New Roman" w:hAnsi="Times New Roman" w:cs="Times New Roman"/>
          <w:i/>
          <w:iCs/>
          <w:noProof/>
          <w:color w:val="212529"/>
        </w:rPr>
        <w:t xml:space="preserve">satako </w:t>
      </w:r>
      <w:r w:rsidRPr="001646F7">
        <w:rPr>
          <w:rFonts w:ascii="Times New Roman" w:eastAsia="Times New Roman" w:hAnsi="Times New Roman" w:cs="Times New Roman"/>
          <w:noProof/>
          <w:color w:val="212529"/>
        </w:rPr>
        <w:t xml:space="preserve">flower motif or sprig is a motif as a symbol of harmonious family life like a flower that always grows together in every season. (3) The philosophical value contained in the </w:t>
      </w:r>
      <w:r w:rsidRPr="00D84E64">
        <w:rPr>
          <w:rFonts w:ascii="Times New Roman" w:eastAsia="Times New Roman" w:hAnsi="Times New Roman" w:cs="Times New Roman"/>
          <w:i/>
          <w:iCs/>
          <w:noProof/>
          <w:color w:val="212529"/>
        </w:rPr>
        <w:t>aruna</w:t>
      </w:r>
      <w:r w:rsidRPr="001646F7">
        <w:rPr>
          <w:rFonts w:ascii="Times New Roman" w:eastAsia="Times New Roman" w:hAnsi="Times New Roman" w:cs="Times New Roman"/>
          <w:noProof/>
          <w:color w:val="212529"/>
        </w:rPr>
        <w:t xml:space="preserve"> or pineapple flower motif gives a symbolic meaning in the form of 99 scales that </w:t>
      </w:r>
      <w:r w:rsidRPr="001646F7">
        <w:rPr>
          <w:rFonts w:ascii="Times New Roman" w:eastAsia="Times New Roman" w:hAnsi="Times New Roman" w:cs="Times New Roman"/>
          <w:noProof/>
          <w:color w:val="212529"/>
        </w:rPr>
        <w:lastRenderedPageBreak/>
        <w:t>symbolize Asma Ul-Husna (the names of Allah SWT), so that humans within their limitations must understand the 99 attributes of Allah SWT to be used as guidelines and examples. in life in this world and the hereafter. (4) The motif of</w:t>
      </w:r>
      <w:r w:rsidRPr="00D84E64">
        <w:rPr>
          <w:rFonts w:ascii="Times New Roman" w:eastAsia="Times New Roman" w:hAnsi="Times New Roman" w:cs="Times New Roman"/>
          <w:i/>
          <w:iCs/>
          <w:noProof/>
          <w:color w:val="212529"/>
        </w:rPr>
        <w:t xml:space="preserve"> kakando</w:t>
      </w:r>
      <w:r w:rsidRPr="001646F7">
        <w:rPr>
          <w:rFonts w:ascii="Times New Roman" w:eastAsia="Times New Roman" w:hAnsi="Times New Roman" w:cs="Times New Roman"/>
          <w:noProof/>
          <w:color w:val="212529"/>
        </w:rPr>
        <w:t xml:space="preserve"> or bamboo shoots means patience and tenacity in facing every trial and challenge, just like bamboo shoots that are able to grow in the middle of a thick mother clump. (5) The stripe motif reflects the firm attitude of the Bima people in carrying out their duties, as a representation of the attitude commonly held by the maritime community. (6) The motif of </w:t>
      </w:r>
      <w:r w:rsidRPr="00D84E64">
        <w:rPr>
          <w:rFonts w:ascii="Times New Roman" w:eastAsia="Times New Roman" w:hAnsi="Times New Roman" w:cs="Times New Roman"/>
          <w:i/>
          <w:iCs/>
          <w:noProof/>
          <w:color w:val="212529"/>
        </w:rPr>
        <w:t>nggusu tolu</w:t>
      </w:r>
      <w:r w:rsidRPr="001646F7">
        <w:rPr>
          <w:rFonts w:ascii="Times New Roman" w:eastAsia="Times New Roman" w:hAnsi="Times New Roman" w:cs="Times New Roman"/>
          <w:noProof/>
          <w:color w:val="212529"/>
        </w:rPr>
        <w:t xml:space="preserve"> or triangle, the shape of the acute angle contained in the motif means that the law and the highest power in human life is in the hands of </w:t>
      </w:r>
      <w:r>
        <w:rPr>
          <w:rFonts w:ascii="Times New Roman" w:eastAsia="Times New Roman" w:hAnsi="Times New Roman" w:cs="Times New Roman"/>
          <w:noProof/>
          <w:color w:val="212529"/>
          <w:lang w:val="en-US"/>
        </w:rPr>
        <w:t>God</w:t>
      </w:r>
      <w:r w:rsidRPr="001646F7">
        <w:rPr>
          <w:rFonts w:ascii="Times New Roman" w:eastAsia="Times New Roman" w:hAnsi="Times New Roman" w:cs="Times New Roman"/>
          <w:noProof/>
          <w:color w:val="212529"/>
        </w:rPr>
        <w:t>.</w:t>
      </w:r>
    </w:p>
    <w:p w14:paraId="3AA288F8" w14:textId="15A06E98" w:rsidR="00E77C6E" w:rsidRPr="00E77C6E" w:rsidRDefault="00E77C6E" w:rsidP="00E77C6E">
      <w:pPr>
        <w:spacing w:before="240"/>
        <w:jc w:val="both"/>
        <w:rPr>
          <w:rFonts w:ascii="Times New Roman" w:eastAsia="Times New Roman" w:hAnsi="Times New Roman" w:cs="Times New Roman"/>
          <w:noProof/>
          <w:color w:val="212529"/>
        </w:rPr>
      </w:pPr>
      <w:r w:rsidRPr="00E77C6E">
        <w:rPr>
          <w:rFonts w:ascii="Times New Roman" w:eastAsia="Times New Roman" w:hAnsi="Times New Roman" w:cs="Times New Roman"/>
          <w:noProof/>
          <w:color w:val="212529"/>
        </w:rPr>
        <w:t xml:space="preserve">Then (7) the </w:t>
      </w:r>
      <w:r w:rsidRPr="00282E8F">
        <w:rPr>
          <w:rFonts w:ascii="Times New Roman" w:eastAsia="Times New Roman" w:hAnsi="Times New Roman" w:cs="Times New Roman"/>
          <w:i/>
          <w:iCs/>
          <w:noProof/>
          <w:color w:val="212529"/>
        </w:rPr>
        <w:t>nggusu upa</w:t>
      </w:r>
      <w:r w:rsidRPr="00E77C6E">
        <w:rPr>
          <w:rFonts w:ascii="Times New Roman" w:eastAsia="Times New Roman" w:hAnsi="Times New Roman" w:cs="Times New Roman"/>
          <w:noProof/>
          <w:color w:val="212529"/>
        </w:rPr>
        <w:t xml:space="preserve"> (square) motif is a shape that describes the four directions of the compass which symbolizes the attitude of life of the Bima people who are open and social with immigrants from various directions. (8) The </w:t>
      </w:r>
      <w:r w:rsidRPr="00282E8F">
        <w:rPr>
          <w:rFonts w:ascii="Times New Roman" w:eastAsia="Times New Roman" w:hAnsi="Times New Roman" w:cs="Times New Roman"/>
          <w:i/>
          <w:iCs/>
          <w:noProof/>
          <w:color w:val="212529"/>
        </w:rPr>
        <w:t>pado waji</w:t>
      </w:r>
      <w:r w:rsidRPr="00E77C6E">
        <w:rPr>
          <w:rFonts w:ascii="Times New Roman" w:eastAsia="Times New Roman" w:hAnsi="Times New Roman" w:cs="Times New Roman"/>
          <w:noProof/>
          <w:color w:val="212529"/>
        </w:rPr>
        <w:t xml:space="preserve"> motif (parallelogram) is a symbol of the first level parallelogram symbolizing the supreme power of God. The second level parallelogram symbol symbolizes the power of the leader. The third level parallelogram symbol represents the lower level class. (9) The </w:t>
      </w:r>
      <w:r w:rsidRPr="00282E8F">
        <w:rPr>
          <w:rFonts w:ascii="Times New Roman" w:eastAsia="Times New Roman" w:hAnsi="Times New Roman" w:cs="Times New Roman"/>
          <w:i/>
          <w:iCs/>
          <w:noProof/>
          <w:color w:val="212529"/>
        </w:rPr>
        <w:t>nggusu waru</w:t>
      </w:r>
      <w:r w:rsidRPr="00E77C6E">
        <w:rPr>
          <w:rFonts w:ascii="Times New Roman" w:eastAsia="Times New Roman" w:hAnsi="Times New Roman" w:cs="Times New Roman"/>
          <w:noProof/>
          <w:color w:val="212529"/>
        </w:rPr>
        <w:t xml:space="preserve"> (octagonal) motif is related to the philosophical meaning in choosing leadership, namely: </w:t>
      </w:r>
      <w:r w:rsidRPr="00D84E64">
        <w:rPr>
          <w:rFonts w:ascii="Times New Roman" w:eastAsia="Times New Roman" w:hAnsi="Times New Roman" w:cs="Times New Roman"/>
          <w:i/>
          <w:iCs/>
          <w:noProof/>
          <w:color w:val="212529"/>
        </w:rPr>
        <w:t>Macia ima roma taqwa</w:t>
      </w:r>
      <w:r w:rsidRPr="00E77C6E">
        <w:rPr>
          <w:rFonts w:ascii="Times New Roman" w:eastAsia="Times New Roman" w:hAnsi="Times New Roman" w:cs="Times New Roman"/>
          <w:noProof/>
          <w:color w:val="212529"/>
        </w:rPr>
        <w:t xml:space="preserve"> (who has strong faith and piety to Allah SWT); </w:t>
      </w:r>
      <w:r w:rsidRPr="00D84E64">
        <w:rPr>
          <w:rFonts w:ascii="Times New Roman" w:eastAsia="Times New Roman" w:hAnsi="Times New Roman" w:cs="Times New Roman"/>
          <w:i/>
          <w:iCs/>
          <w:noProof/>
          <w:color w:val="212529"/>
        </w:rPr>
        <w:t>Ma ntau ro</w:t>
      </w:r>
      <w:r w:rsidR="00D84E64">
        <w:rPr>
          <w:rFonts w:ascii="Times New Roman" w:eastAsia="Times New Roman" w:hAnsi="Times New Roman" w:cs="Times New Roman"/>
          <w:i/>
          <w:iCs/>
          <w:noProof/>
          <w:color w:val="212529"/>
          <w:lang w:val="en-US"/>
        </w:rPr>
        <w:t xml:space="preserve"> </w:t>
      </w:r>
      <w:r w:rsidRPr="00D84E64">
        <w:rPr>
          <w:rFonts w:ascii="Times New Roman" w:eastAsia="Times New Roman" w:hAnsi="Times New Roman" w:cs="Times New Roman"/>
          <w:i/>
          <w:iCs/>
          <w:noProof/>
          <w:color w:val="212529"/>
        </w:rPr>
        <w:t>ma ntau bade</w:t>
      </w:r>
      <w:r w:rsidRPr="00E77C6E">
        <w:rPr>
          <w:rFonts w:ascii="Times New Roman" w:eastAsia="Times New Roman" w:hAnsi="Times New Roman" w:cs="Times New Roman"/>
          <w:noProof/>
          <w:color w:val="212529"/>
        </w:rPr>
        <w:t xml:space="preserve"> (who is knowledgeable, experienced, and broad-minded); </w:t>
      </w:r>
      <w:r w:rsidRPr="00D84E64">
        <w:rPr>
          <w:rFonts w:ascii="Times New Roman" w:eastAsia="Times New Roman" w:hAnsi="Times New Roman" w:cs="Times New Roman"/>
          <w:i/>
          <w:iCs/>
          <w:noProof/>
          <w:color w:val="212529"/>
        </w:rPr>
        <w:t>Ma mbani ro ma paja sara</w:t>
      </w:r>
      <w:r w:rsidRPr="00E77C6E">
        <w:rPr>
          <w:rFonts w:ascii="Times New Roman" w:eastAsia="Times New Roman" w:hAnsi="Times New Roman" w:cs="Times New Roman"/>
          <w:noProof/>
          <w:color w:val="212529"/>
        </w:rPr>
        <w:t xml:space="preserve"> (having patience and tolerance); </w:t>
      </w:r>
      <w:r w:rsidRPr="00D84E64">
        <w:rPr>
          <w:rFonts w:ascii="Times New Roman" w:eastAsia="Times New Roman" w:hAnsi="Times New Roman" w:cs="Times New Roman"/>
          <w:i/>
          <w:iCs/>
          <w:noProof/>
          <w:color w:val="212529"/>
        </w:rPr>
        <w:t xml:space="preserve">Ma ndinga </w:t>
      </w:r>
      <w:r w:rsidR="00D84E64" w:rsidRPr="00D84E64">
        <w:rPr>
          <w:rFonts w:ascii="Times New Roman" w:eastAsia="Times New Roman" w:hAnsi="Times New Roman" w:cs="Times New Roman"/>
          <w:i/>
          <w:iCs/>
          <w:noProof/>
          <w:color w:val="212529"/>
          <w:lang w:val="en-US"/>
        </w:rPr>
        <w:t>ng</w:t>
      </w:r>
      <w:r w:rsidRPr="00D84E64">
        <w:rPr>
          <w:rFonts w:ascii="Times New Roman" w:eastAsia="Times New Roman" w:hAnsi="Times New Roman" w:cs="Times New Roman"/>
          <w:i/>
          <w:iCs/>
          <w:noProof/>
          <w:color w:val="212529"/>
        </w:rPr>
        <w:t>gahi labo rawi</w:t>
      </w:r>
      <w:r w:rsidRPr="00E77C6E">
        <w:rPr>
          <w:rFonts w:ascii="Times New Roman" w:eastAsia="Times New Roman" w:hAnsi="Times New Roman" w:cs="Times New Roman"/>
          <w:noProof/>
          <w:color w:val="212529"/>
        </w:rPr>
        <w:t xml:space="preserve"> (everything that is promised must be carried out); </w:t>
      </w:r>
      <w:r w:rsidRPr="00D84E64">
        <w:rPr>
          <w:rFonts w:ascii="Times New Roman" w:eastAsia="Times New Roman" w:hAnsi="Times New Roman" w:cs="Times New Roman"/>
          <w:i/>
          <w:iCs/>
          <w:noProof/>
          <w:color w:val="212529"/>
        </w:rPr>
        <w:t>Ma taho hidi ro tohona</w:t>
      </w:r>
      <w:r w:rsidRPr="00E77C6E">
        <w:rPr>
          <w:rFonts w:ascii="Times New Roman" w:eastAsia="Times New Roman" w:hAnsi="Times New Roman" w:cs="Times New Roman"/>
          <w:noProof/>
          <w:color w:val="212529"/>
        </w:rPr>
        <w:t xml:space="preserve"> (who is strong in body and mind); </w:t>
      </w:r>
      <w:r w:rsidRPr="00D84E64">
        <w:rPr>
          <w:rFonts w:ascii="Times New Roman" w:eastAsia="Times New Roman" w:hAnsi="Times New Roman" w:cs="Times New Roman"/>
          <w:i/>
          <w:iCs/>
          <w:noProof/>
          <w:color w:val="212529"/>
        </w:rPr>
        <w:t>Londo ro mai dou ma taho</w:t>
      </w:r>
      <w:r w:rsidRPr="00E77C6E">
        <w:rPr>
          <w:rFonts w:ascii="Times New Roman" w:eastAsia="Times New Roman" w:hAnsi="Times New Roman" w:cs="Times New Roman"/>
          <w:noProof/>
          <w:color w:val="212529"/>
        </w:rPr>
        <w:t xml:space="preserve"> (coming from a good lineage); </w:t>
      </w:r>
      <w:r w:rsidRPr="00D84E64">
        <w:rPr>
          <w:rFonts w:ascii="Times New Roman" w:eastAsia="Times New Roman" w:hAnsi="Times New Roman" w:cs="Times New Roman"/>
          <w:i/>
          <w:iCs/>
          <w:noProof/>
          <w:color w:val="212529"/>
        </w:rPr>
        <w:t>Ma taho mori ra wokona</w:t>
      </w:r>
      <w:r w:rsidRPr="00E77C6E">
        <w:rPr>
          <w:rFonts w:ascii="Times New Roman" w:eastAsia="Times New Roman" w:hAnsi="Times New Roman" w:cs="Times New Roman"/>
          <w:noProof/>
          <w:color w:val="212529"/>
        </w:rPr>
        <w:t xml:space="preserve"> (life in physical and spiritual prosperity) (Interview, April 2021). Meanwhile, (10) the </w:t>
      </w:r>
      <w:r w:rsidRPr="00D84E64">
        <w:rPr>
          <w:rFonts w:ascii="Times New Roman" w:eastAsia="Times New Roman" w:hAnsi="Times New Roman" w:cs="Times New Roman"/>
          <w:i/>
          <w:iCs/>
          <w:noProof/>
          <w:color w:val="212529"/>
        </w:rPr>
        <w:t>kapi keu</w:t>
      </w:r>
      <w:r w:rsidRPr="00E77C6E">
        <w:rPr>
          <w:rFonts w:ascii="Times New Roman" w:eastAsia="Times New Roman" w:hAnsi="Times New Roman" w:cs="Times New Roman"/>
          <w:noProof/>
          <w:color w:val="212529"/>
        </w:rPr>
        <w:t xml:space="preserve"> (crab claw) motif symbolizes a meaning adapted from crab, namely as the attitude of a beautiful and feminine girl with graceful movements like the slow motion of a crab. The main color of the fabric is usually dark blue, which symbolizes peace, with friendly strands, while yellow represents prosperity from gold threads and red represents courage</w:t>
      </w:r>
      <w:r w:rsidR="00D84E64">
        <w:rPr>
          <w:rFonts w:ascii="Times New Roman" w:eastAsia="Times New Roman" w:hAnsi="Times New Roman" w:cs="Times New Roman"/>
          <w:noProof/>
          <w:color w:val="212529"/>
          <w:lang w:val="en-US"/>
        </w:rPr>
        <w:t xml:space="preserve"> </w:t>
      </w:r>
      <w:r w:rsidRPr="00E77C6E">
        <w:rPr>
          <w:rFonts w:ascii="Times New Roman" w:eastAsia="Times New Roman" w:hAnsi="Times New Roman" w:cs="Times New Roman"/>
          <w:noProof/>
          <w:color w:val="212529"/>
        </w:rPr>
        <w:fldChar w:fldCharType="begin" w:fldLock="1"/>
      </w:r>
      <w:r w:rsidRPr="00E77C6E">
        <w:rPr>
          <w:rFonts w:ascii="Times New Roman" w:eastAsia="Times New Roman" w:hAnsi="Times New Roman" w:cs="Times New Roman"/>
          <w:noProof/>
          <w:color w:val="212529"/>
        </w:rPr>
        <w:instrText>ADDIN CSL_CITATION {"citationItems":[{"id":"ITEM-1","itemData":{"abstract":"Penelitian ini bertujuan untuk memperoleh data dan informasi tentang bentuk dan makna simbolis motif sarung tenun songket khas Suku Bima Nusa Tenggara Barat. Jenis penelitian ini adalah penelitian deskriptif yaitu metode penelitian yang memberikan gambaran apa adanya. Teknik pengumpulan data dalam penelitian ini yaitu: pengamatan observasi, wawancara dan dokumentasi. Instrumen utama dalam penelitian ini adalah peneliti sendiri, dengan dibantu pedoman observasi, pedoman wawancara, pedoman. Sumber data dalam penelitian ini adalah perajin dari Kelurahan Rabadompu Kecamatan Rasa Na’e Timur dengan jumlah 5 orang perajin. Hasil penelitian menunjukkan bahwa, (1) Bentuk motif sarung tenun songket khas Suku Bima Nusa Tenggara Barat yaitu: a. Bentuk motif Nggusu Upa, b. Bentuk motif Nggusu Waru tidak penuh, c. Bentuk motif Kapi Keu, d. Bentuk motif Nggusu Waru Trali, e. Bentuk motif Isi Mangge, yang secara garis besar motif-motif di atas terdiri dari bentuk daun, belah ketupat, lingkaran dari susunan daun, kubah masjid, putik bunga, garis panjang, kotak-kotak, dan kepiting. (2) Makna Simbolis motif dalam kehidupan masyarakat Bima tidak terlepas dari apa yang namanya simbol, diantaranya: a. makna motif Nggusu Upa adalah empat sifat utama yang harus dimiliki seorang pemimpin yaitu: suka membantu, jujur, berhati mulia dan bekerja keras, b. makna motif Nggusu Waru tidak penuh adalah memiliki delapan sifatnyaitu berbudi pekerti luhur, mementingkan kepentingan kelompok dari pada mementingkan golongan, suka membantu, sopan, jujur, bekerja keras dan mempunyai jiwa pemimpin, c. makna motif Kapi Keu yang maknanya diambil dari kepiting yang artinya sikap seorang gadis yang ayu dan femini dengan gerakanya yang anggun, d. makna motif Nggusu Waru Trali (berputar) yaitu melambangkan roda kehidupan. e. makna motif Isi Mangge adalah, dimana asamnya juga sangat bermanfaat untuk para ibu-ibu rumah tangga yaitu untuk digunakan dalam kebutuhan memasak ataupun ramuan tradisional. Kata kunci: Bentuk, Makna, dan Sarung Songket.","author":[{"dropping-particle":"","family":"Rosmini","given":"Rosmini","non-dropping-particle":"","parse-names":false,"suffix":""}],"id":"ITEM-1","issued":{"date-parts":[["2018"]]},"title":"BENTUK DAN MAKNA SIMBOLIS MOTIF SARUNG TENUN SONGKET KHAS SUKU BIMA NUSA TENGGARA BARAT","type":"article-journal"},"uris":["http://www.mendeley.com/documents/?uuid=b18a0106-9d17-4217-bbf2-c6bb83800b5d"]},{"id":"ITEM-2","itemData":{"ISBN":"9781493918621","ISSN":"10974172","PMID":"20056882","abstract":"A method for making a version of a gene more likely to be inherited than normal, generating what is called a gene drive, might be used to control insect populations. It has now been reported to work in mammals, too.","author":[{"dropping-particle":"","family":"Mardyah","given":"Siti","non-dropping-particle":"","parse-names":false,"suffix":""}],"container-title":"Cell","id":"ITEM-2","issue":"4","issued":{"date-parts":[["2014"]]},"number-of-pages":"1-46","title":"Kerajinan Tenun Songket Di Perusahaan Ud Bima Bersinar Penaraga Kota Bima Nusa Tenggara Barat","type":"thesis","volume":"151"},"uris":["http://www.mendeley.com/documents/?uuid=53ef8691-96cf-4fc1-b8d6-c390fd4a6087"]}],"mendeley":{"formattedCitation":"(Mardyah, 2014; Rosmini, 2018)","plainTextFormattedCitation":"(Mardyah, 2014; Rosmini, 2018)","previouslyFormattedCitation":"(Mardyah, 2014; Rosmini, 2018)"},"properties":{"noteIndex":0},"schema":"https://github.com/citation-style-language/schema/raw/master/csl-citation.json"}</w:instrText>
      </w:r>
      <w:r w:rsidRPr="00E77C6E">
        <w:rPr>
          <w:rFonts w:ascii="Times New Roman" w:eastAsia="Times New Roman" w:hAnsi="Times New Roman" w:cs="Times New Roman"/>
          <w:noProof/>
          <w:color w:val="212529"/>
        </w:rPr>
        <w:fldChar w:fldCharType="separate"/>
      </w:r>
      <w:r w:rsidRPr="00E77C6E">
        <w:rPr>
          <w:rFonts w:ascii="Times New Roman" w:eastAsia="Times New Roman" w:hAnsi="Times New Roman" w:cs="Times New Roman"/>
          <w:noProof/>
          <w:color w:val="212529"/>
        </w:rPr>
        <w:t>(Mardyah, 2014; Rosmini, 2018)</w:t>
      </w:r>
      <w:r w:rsidRPr="00E77C6E">
        <w:rPr>
          <w:rFonts w:ascii="Times New Roman" w:eastAsia="Times New Roman" w:hAnsi="Times New Roman" w:cs="Times New Roman"/>
          <w:noProof/>
          <w:color w:val="212529"/>
        </w:rPr>
        <w:fldChar w:fldCharType="end"/>
      </w:r>
      <w:r w:rsidRPr="00E77C6E">
        <w:rPr>
          <w:rFonts w:ascii="Times New Roman" w:eastAsia="Times New Roman" w:hAnsi="Times New Roman" w:cs="Times New Roman"/>
          <w:noProof/>
          <w:color w:val="212529"/>
        </w:rPr>
        <w:t>.</w:t>
      </w:r>
    </w:p>
    <w:p w14:paraId="6C7A8324" w14:textId="45EDA5C8" w:rsidR="00745F4A" w:rsidRDefault="002E6270">
      <w:pPr>
        <w:jc w:val="both"/>
        <w:rPr>
          <w:rFonts w:ascii="Times New Roman" w:eastAsia="Times New Roman" w:hAnsi="Times New Roman" w:cs="Times New Roman"/>
          <w:noProof/>
          <w:color w:val="212529"/>
        </w:rPr>
      </w:pPr>
      <w:r w:rsidRPr="00E77C6E">
        <w:rPr>
          <w:noProof/>
        </w:rPr>
        <w:drawing>
          <wp:anchor distT="0" distB="0" distL="114300" distR="114300" simplePos="0" relativeHeight="251666944" behindDoc="1" locked="0" layoutInCell="1" allowOverlap="1" wp14:anchorId="1E0B08E0" wp14:editId="56B9338E">
            <wp:simplePos x="0" y="0"/>
            <wp:positionH relativeFrom="column">
              <wp:posOffset>3280410</wp:posOffset>
            </wp:positionH>
            <wp:positionV relativeFrom="paragraph">
              <wp:posOffset>76200</wp:posOffset>
            </wp:positionV>
            <wp:extent cx="2057400" cy="1169035"/>
            <wp:effectExtent l="0" t="0" r="0" b="0"/>
            <wp:wrapTight wrapText="bothSides">
              <wp:wrapPolygon edited="0">
                <wp:start x="0" y="0"/>
                <wp:lineTo x="0" y="21119"/>
                <wp:lineTo x="21400" y="21119"/>
                <wp:lineTo x="21400"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603" t="20006" r="3334" b="8775"/>
                    <a:stretch/>
                  </pic:blipFill>
                  <pic:spPr bwMode="auto">
                    <a:xfrm>
                      <a:off x="0" y="0"/>
                      <a:ext cx="2057400" cy="11690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BA7405" w:rsidRPr="00E77C6E">
        <w:rPr>
          <w:noProof/>
        </w:rPr>
        <w:drawing>
          <wp:anchor distT="0" distB="0" distL="114300" distR="114300" simplePos="0" relativeHeight="251665920" behindDoc="0" locked="0" layoutInCell="1" allowOverlap="1" wp14:anchorId="0EDE9F44" wp14:editId="19FBB790">
            <wp:simplePos x="0" y="0"/>
            <wp:positionH relativeFrom="column">
              <wp:posOffset>403860</wp:posOffset>
            </wp:positionH>
            <wp:positionV relativeFrom="paragraph">
              <wp:posOffset>76200</wp:posOffset>
            </wp:positionV>
            <wp:extent cx="1969770" cy="1114425"/>
            <wp:effectExtent l="0" t="0" r="0" b="9525"/>
            <wp:wrapThrough wrapText="bothSides">
              <wp:wrapPolygon edited="0">
                <wp:start x="0" y="0"/>
                <wp:lineTo x="0" y="21415"/>
                <wp:lineTo x="21308" y="21415"/>
                <wp:lineTo x="21308"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2572" b="13320"/>
                    <a:stretch/>
                  </pic:blipFill>
                  <pic:spPr bwMode="auto">
                    <a:xfrm>
                      <a:off x="0" y="0"/>
                      <a:ext cx="1969770" cy="111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FDC901" w14:textId="77777777" w:rsidR="004B2803" w:rsidRPr="00E77C6E" w:rsidRDefault="004B2803">
      <w:pPr>
        <w:jc w:val="both"/>
        <w:rPr>
          <w:rFonts w:ascii="Times New Roman" w:eastAsia="Times New Roman" w:hAnsi="Times New Roman" w:cs="Times New Roman"/>
          <w:noProof/>
          <w:color w:val="212529"/>
        </w:rPr>
      </w:pPr>
    </w:p>
    <w:p w14:paraId="3305DF82" w14:textId="22134B27" w:rsidR="00745F4A" w:rsidRDefault="00745F4A">
      <w:pPr>
        <w:jc w:val="both"/>
        <w:rPr>
          <w:rFonts w:ascii="Times New Roman" w:eastAsia="Times New Roman" w:hAnsi="Times New Roman" w:cs="Times New Roman"/>
          <w:noProof/>
          <w:color w:val="212529"/>
        </w:rPr>
      </w:pPr>
    </w:p>
    <w:p w14:paraId="5936CE64" w14:textId="2698A726" w:rsidR="00C62345" w:rsidRDefault="00C62345">
      <w:pPr>
        <w:jc w:val="both"/>
        <w:rPr>
          <w:rFonts w:ascii="Times New Roman" w:eastAsia="Times New Roman" w:hAnsi="Times New Roman" w:cs="Times New Roman"/>
          <w:noProof/>
          <w:color w:val="212529"/>
        </w:rPr>
      </w:pPr>
    </w:p>
    <w:p w14:paraId="495127F5" w14:textId="77777777" w:rsidR="00C62345" w:rsidRPr="00E77C6E" w:rsidRDefault="00C62345">
      <w:pPr>
        <w:jc w:val="both"/>
        <w:rPr>
          <w:rFonts w:ascii="Times New Roman" w:eastAsia="Times New Roman" w:hAnsi="Times New Roman" w:cs="Times New Roman"/>
          <w:noProof/>
          <w:color w:val="212529"/>
        </w:rPr>
      </w:pPr>
    </w:p>
    <w:tbl>
      <w:tblPr>
        <w:tblW w:w="8647" w:type="dxa"/>
        <w:tblInd w:w="562" w:type="dxa"/>
        <w:tblBorders>
          <w:top w:val="nil"/>
          <w:left w:val="nil"/>
          <w:bottom w:val="nil"/>
          <w:right w:val="nil"/>
          <w:insideH w:val="nil"/>
          <w:insideV w:val="nil"/>
        </w:tblBorders>
        <w:tblLayout w:type="fixed"/>
        <w:tblLook w:val="0400" w:firstRow="0" w:lastRow="0" w:firstColumn="0" w:lastColumn="0" w:noHBand="0" w:noVBand="1"/>
      </w:tblPr>
      <w:tblGrid>
        <w:gridCol w:w="4536"/>
        <w:gridCol w:w="4111"/>
      </w:tblGrid>
      <w:tr w:rsidR="00C62345" w:rsidRPr="00E77C6E" w14:paraId="2148B8A2" w14:textId="77777777" w:rsidTr="00810327">
        <w:tc>
          <w:tcPr>
            <w:tcW w:w="4536" w:type="dxa"/>
          </w:tcPr>
          <w:p w14:paraId="23141DBE" w14:textId="2FFAA774" w:rsidR="00C62345" w:rsidRPr="00E77C6E" w:rsidRDefault="00C62345" w:rsidP="00C62345">
            <w:pPr>
              <w:spacing w:after="0"/>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b/>
                <w:noProof/>
                <w:color w:val="212529"/>
                <w:sz w:val="18"/>
                <w:szCs w:val="18"/>
              </w:rPr>
              <w:t>Figure 3</w:t>
            </w:r>
            <w:r w:rsidRPr="00E77C6E">
              <w:rPr>
                <w:rFonts w:ascii="Times New Roman" w:eastAsia="Times New Roman" w:hAnsi="Times New Roman" w:cs="Times New Roman"/>
                <w:noProof/>
                <w:color w:val="212529"/>
                <w:sz w:val="18"/>
                <w:szCs w:val="18"/>
              </w:rPr>
              <w:t>.</w:t>
            </w:r>
            <w:r w:rsidRPr="007F1C0C">
              <w:rPr>
                <w:rFonts w:ascii="Times New Roman" w:eastAsia="Times New Roman" w:hAnsi="Times New Roman" w:cs="Times New Roman"/>
                <w:i/>
                <w:iCs/>
                <w:noProof/>
                <w:color w:val="212529"/>
                <w:sz w:val="18"/>
                <w:szCs w:val="18"/>
              </w:rPr>
              <w:t xml:space="preserve"> Samobo </w:t>
            </w:r>
            <w:r w:rsidRPr="00E77C6E">
              <w:rPr>
                <w:rFonts w:ascii="Times New Roman" w:eastAsia="Times New Roman" w:hAnsi="Times New Roman" w:cs="Times New Roman"/>
                <w:noProof/>
                <w:color w:val="212529"/>
                <w:sz w:val="18"/>
                <w:szCs w:val="18"/>
              </w:rPr>
              <w:t>flower motif (</w:t>
            </w:r>
            <w:r w:rsidR="001F6E8E">
              <w:rPr>
                <w:rFonts w:ascii="Times New Roman" w:eastAsia="Times New Roman" w:hAnsi="Times New Roman" w:cs="Times New Roman"/>
                <w:noProof/>
                <w:color w:val="212529"/>
                <w:sz w:val="18"/>
                <w:szCs w:val="18"/>
                <w:lang w:val="en-US"/>
              </w:rPr>
              <w:t>a bunch flower</w:t>
            </w:r>
            <w:r w:rsidRPr="00E77C6E">
              <w:rPr>
                <w:rFonts w:ascii="Times New Roman" w:eastAsia="Times New Roman" w:hAnsi="Times New Roman" w:cs="Times New Roman"/>
                <w:noProof/>
                <w:color w:val="212529"/>
                <w:sz w:val="18"/>
                <w:szCs w:val="18"/>
              </w:rPr>
              <w:t>)</w:t>
            </w:r>
          </w:p>
          <w:p w14:paraId="55C5D26C" w14:textId="77777777" w:rsidR="00C62345" w:rsidRPr="00E77C6E" w:rsidRDefault="00C62345" w:rsidP="00C62345">
            <w:pPr>
              <w:spacing w:after="0"/>
              <w:rPr>
                <w:rFonts w:ascii="Times New Roman" w:eastAsia="Times New Roman" w:hAnsi="Times New Roman" w:cs="Times New Roman"/>
                <w:noProof/>
                <w:color w:val="212529"/>
                <w:sz w:val="18"/>
                <w:szCs w:val="18"/>
                <w:highlight w:val="white"/>
              </w:rPr>
            </w:pPr>
            <w:r w:rsidRPr="00E77C6E">
              <w:rPr>
                <w:rFonts w:ascii="Times New Roman" w:eastAsia="Times New Roman" w:hAnsi="Times New Roman" w:cs="Times New Roman"/>
                <w:noProof/>
                <w:color w:val="212529"/>
                <w:sz w:val="18"/>
                <w:szCs w:val="18"/>
              </w:rPr>
              <w:t>Source:</w:t>
            </w:r>
            <w:r w:rsidRPr="00E77C6E">
              <w:rPr>
                <w:rFonts w:ascii="Times New Roman" w:eastAsia="Times New Roman" w:hAnsi="Times New Roman" w:cs="Times New Roman"/>
                <w:noProof/>
                <w:color w:val="212529"/>
                <w:sz w:val="18"/>
                <w:szCs w:val="18"/>
                <w:highlight w:val="white"/>
              </w:rPr>
              <w:t>Author's Document</w:t>
            </w:r>
          </w:p>
          <w:p w14:paraId="21264F41" w14:textId="77777777" w:rsidR="00C62345" w:rsidRPr="00E77C6E" w:rsidRDefault="00C62345" w:rsidP="00810327">
            <w:pPr>
              <w:rPr>
                <w:rFonts w:ascii="Times New Roman" w:eastAsia="Times New Roman" w:hAnsi="Times New Roman" w:cs="Times New Roman"/>
                <w:noProof/>
                <w:color w:val="212529"/>
                <w:sz w:val="18"/>
                <w:szCs w:val="18"/>
              </w:rPr>
            </w:pPr>
          </w:p>
        </w:tc>
        <w:tc>
          <w:tcPr>
            <w:tcW w:w="4111" w:type="dxa"/>
          </w:tcPr>
          <w:p w14:paraId="55BB382B" w14:textId="39B20A12" w:rsidR="00C62345" w:rsidRPr="00E77C6E" w:rsidRDefault="00C62345" w:rsidP="00C62345">
            <w:pPr>
              <w:spacing w:after="0"/>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b/>
                <w:noProof/>
                <w:color w:val="212529"/>
                <w:sz w:val="18"/>
                <w:szCs w:val="18"/>
              </w:rPr>
              <w:t>Figure 4.</w:t>
            </w:r>
            <w:r w:rsidR="007F1C0C">
              <w:rPr>
                <w:rFonts w:ascii="Times New Roman" w:eastAsia="Times New Roman" w:hAnsi="Times New Roman" w:cs="Times New Roman"/>
                <w:b/>
                <w:noProof/>
                <w:color w:val="212529"/>
                <w:sz w:val="18"/>
                <w:szCs w:val="18"/>
                <w:lang w:val="en-US"/>
              </w:rPr>
              <w:t xml:space="preserve"> </w:t>
            </w:r>
            <w:r w:rsidRPr="007F1C0C">
              <w:rPr>
                <w:rFonts w:ascii="Times New Roman" w:eastAsia="Times New Roman" w:hAnsi="Times New Roman" w:cs="Times New Roman"/>
                <w:i/>
                <w:iCs/>
                <w:noProof/>
                <w:color w:val="212529"/>
                <w:sz w:val="18"/>
                <w:szCs w:val="18"/>
              </w:rPr>
              <w:t>Satako</w:t>
            </w:r>
            <w:r w:rsidRPr="00E77C6E">
              <w:rPr>
                <w:rFonts w:ascii="Times New Roman" w:eastAsia="Times New Roman" w:hAnsi="Times New Roman" w:cs="Times New Roman"/>
                <w:noProof/>
                <w:color w:val="212529"/>
                <w:sz w:val="18"/>
                <w:szCs w:val="18"/>
              </w:rPr>
              <w:t xml:space="preserve"> flower motif (</w:t>
            </w:r>
            <w:r w:rsidR="00D84E64">
              <w:rPr>
                <w:rFonts w:ascii="Times New Roman" w:eastAsia="Times New Roman" w:hAnsi="Times New Roman" w:cs="Times New Roman"/>
                <w:noProof/>
                <w:color w:val="212529"/>
                <w:sz w:val="18"/>
                <w:szCs w:val="18"/>
                <w:lang w:val="en-US"/>
              </w:rPr>
              <w:t xml:space="preserve">a </w:t>
            </w:r>
            <w:r w:rsidRPr="00E77C6E">
              <w:rPr>
                <w:rFonts w:ascii="Times New Roman" w:eastAsia="Times New Roman" w:hAnsi="Times New Roman" w:cs="Times New Roman"/>
                <w:noProof/>
                <w:color w:val="212529"/>
                <w:sz w:val="18"/>
                <w:szCs w:val="18"/>
              </w:rPr>
              <w:t>sprig</w:t>
            </w:r>
            <w:r w:rsidR="001F6E8E">
              <w:rPr>
                <w:rFonts w:ascii="Times New Roman" w:eastAsia="Times New Roman" w:hAnsi="Times New Roman" w:cs="Times New Roman"/>
                <w:noProof/>
                <w:color w:val="212529"/>
                <w:sz w:val="18"/>
                <w:szCs w:val="18"/>
                <w:lang w:val="en-US"/>
              </w:rPr>
              <w:t xml:space="preserve"> motif</w:t>
            </w:r>
            <w:r w:rsidRPr="00E77C6E">
              <w:rPr>
                <w:rFonts w:ascii="Times New Roman" w:eastAsia="Times New Roman" w:hAnsi="Times New Roman" w:cs="Times New Roman"/>
                <w:noProof/>
                <w:color w:val="212529"/>
                <w:sz w:val="18"/>
                <w:szCs w:val="18"/>
              </w:rPr>
              <w:t>)</w:t>
            </w:r>
          </w:p>
          <w:p w14:paraId="0A66B55F" w14:textId="77777777" w:rsidR="00C62345" w:rsidRPr="00E77C6E" w:rsidRDefault="00C62345" w:rsidP="00C62345">
            <w:pPr>
              <w:spacing w:after="0"/>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noProof/>
                <w:color w:val="212529"/>
                <w:sz w:val="18"/>
                <w:szCs w:val="18"/>
              </w:rPr>
              <w:t>Source: Author's Document</w:t>
            </w:r>
          </w:p>
        </w:tc>
      </w:tr>
    </w:tbl>
    <w:p w14:paraId="035C5991" w14:textId="77777777" w:rsidR="00745F4A" w:rsidRPr="00E77C6E" w:rsidRDefault="00745F4A">
      <w:pPr>
        <w:jc w:val="both"/>
        <w:rPr>
          <w:rFonts w:ascii="Times New Roman" w:eastAsia="Times New Roman" w:hAnsi="Times New Roman" w:cs="Times New Roman"/>
          <w:noProof/>
          <w:color w:val="212529"/>
        </w:rPr>
      </w:pPr>
    </w:p>
    <w:p w14:paraId="08E4D344" w14:textId="7F7485ED" w:rsidR="00745F4A" w:rsidRPr="00E77C6E" w:rsidRDefault="00C62345">
      <w:pPr>
        <w:spacing w:after="0" w:line="240" w:lineRule="auto"/>
        <w:jc w:val="both"/>
        <w:rPr>
          <w:rFonts w:ascii="Times New Roman" w:eastAsia="Times New Roman" w:hAnsi="Times New Roman" w:cs="Times New Roman"/>
          <w:noProof/>
          <w:color w:val="212529"/>
        </w:rPr>
      </w:pPr>
      <w:r>
        <w:rPr>
          <w:rFonts w:ascii="Times New Roman" w:eastAsia="Times New Roman" w:hAnsi="Times New Roman" w:cs="Times New Roman"/>
          <w:noProof/>
          <w:color w:val="212529"/>
          <w:sz w:val="18"/>
          <w:szCs w:val="18"/>
        </w:rPr>
        <mc:AlternateContent>
          <mc:Choice Requires="wpg">
            <w:drawing>
              <wp:anchor distT="0" distB="0" distL="114300" distR="114300" simplePos="0" relativeHeight="251664896" behindDoc="0" locked="0" layoutInCell="1" allowOverlap="1" wp14:anchorId="3A95251C" wp14:editId="2D77CC4C">
                <wp:simplePos x="0" y="0"/>
                <wp:positionH relativeFrom="column">
                  <wp:posOffset>405638</wp:posOffset>
                </wp:positionH>
                <wp:positionV relativeFrom="paragraph">
                  <wp:posOffset>-24692</wp:posOffset>
                </wp:positionV>
                <wp:extent cx="4955539" cy="1156971"/>
                <wp:effectExtent l="0" t="0" r="0" b="5080"/>
                <wp:wrapNone/>
                <wp:docPr id="9" name="Group 9"/>
                <wp:cNvGraphicFramePr/>
                <a:graphic xmlns:a="http://schemas.openxmlformats.org/drawingml/2006/main">
                  <a:graphicData uri="http://schemas.microsoft.com/office/word/2010/wordprocessingGroup">
                    <wpg:wgp>
                      <wpg:cNvGrpSpPr/>
                      <wpg:grpSpPr>
                        <a:xfrm>
                          <a:off x="0" y="0"/>
                          <a:ext cx="4955539" cy="1156971"/>
                          <a:chOff x="0" y="0"/>
                          <a:chExt cx="4955539" cy="1156971"/>
                        </a:xfrm>
                      </wpg:grpSpPr>
                      <pic:pic xmlns:pic="http://schemas.openxmlformats.org/drawingml/2006/picture">
                        <pic:nvPicPr>
                          <pic:cNvPr id="24" name="Picture 24"/>
                          <pic:cNvPicPr>
                            <a:picLocks noChangeAspect="1"/>
                          </pic:cNvPicPr>
                        </pic:nvPicPr>
                        <pic:blipFill rotWithShape="1">
                          <a:blip r:embed="rId17" cstate="print">
                            <a:extLst>
                              <a:ext uri="{28A0092B-C50C-407E-A947-70E740481C1C}">
                                <a14:useLocalDpi xmlns:a14="http://schemas.microsoft.com/office/drawing/2010/main" val="0"/>
                              </a:ext>
                            </a:extLst>
                          </a:blip>
                          <a:srcRect l="23980" t="-616" r="24837" b="33526"/>
                          <a:stretch/>
                        </pic:blipFill>
                        <pic:spPr bwMode="auto">
                          <a:xfrm rot="16200000">
                            <a:off x="432435" y="-432435"/>
                            <a:ext cx="1123950" cy="19888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18" cstate="print">
                            <a:extLst>
                              <a:ext uri="{28A0092B-C50C-407E-A947-70E740481C1C}">
                                <a14:useLocalDpi xmlns:a14="http://schemas.microsoft.com/office/drawing/2010/main" val="0"/>
                              </a:ext>
                            </a:extLst>
                          </a:blip>
                          <a:srcRect r="6619"/>
                          <a:stretch/>
                        </pic:blipFill>
                        <pic:spPr bwMode="auto">
                          <a:xfrm rot="16200000">
                            <a:off x="3337242" y="-461327"/>
                            <a:ext cx="1155700" cy="208089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1EFFC14" id="Group 9" o:spid="_x0000_s1026" style="position:absolute;margin-left:31.95pt;margin-top:-1.95pt;width:390.2pt;height:91.1pt;z-index:251664896" coordsize="49555,115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">
                <v:shape id="Picture 24" o:spid="_x0000_s1027" type="#_x0000_t75" style="position:absolute;left:4324;top:-4324;width:11239;height:1988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">
                  <v:imagedata r:id="rId19" o:title="" croptop="-404f" cropbottom="21972f" cropleft="15716f" cropright="16277f"/>
                </v:shape>
                <v:shape id="Picture 25" o:spid="_x0000_s1028" type="#_x0000_t75" style="position:absolute;left:33372;top:-4614;width:11557;height:2080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">
                  <v:imagedata r:id="rId20" o:title="" cropright="4338f"/>
                </v:shape>
              </v:group>
            </w:pict>
          </mc:Fallback>
        </mc:AlternateContent>
      </w:r>
    </w:p>
    <w:p w14:paraId="09977313" w14:textId="0622D1FD" w:rsidR="00745F4A" w:rsidRPr="00E77C6E" w:rsidRDefault="00745F4A">
      <w:pPr>
        <w:spacing w:after="0" w:line="240" w:lineRule="auto"/>
        <w:rPr>
          <w:rFonts w:ascii="Times New Roman" w:eastAsia="Times New Roman" w:hAnsi="Times New Roman" w:cs="Times New Roman"/>
          <w:noProof/>
          <w:color w:val="212529"/>
          <w:sz w:val="18"/>
          <w:szCs w:val="18"/>
        </w:rPr>
      </w:pPr>
    </w:p>
    <w:p w14:paraId="1226667D" w14:textId="3A90826F" w:rsidR="00745F4A" w:rsidRPr="00E77C6E" w:rsidRDefault="00745F4A">
      <w:pPr>
        <w:spacing w:after="0" w:line="240" w:lineRule="auto"/>
        <w:rPr>
          <w:rFonts w:ascii="Times New Roman" w:eastAsia="Times New Roman" w:hAnsi="Times New Roman" w:cs="Times New Roman"/>
          <w:noProof/>
          <w:color w:val="212529"/>
          <w:sz w:val="18"/>
          <w:szCs w:val="18"/>
        </w:rPr>
      </w:pPr>
    </w:p>
    <w:p w14:paraId="663680EE" w14:textId="6C31BD8C" w:rsidR="00745F4A" w:rsidRPr="00E77C6E" w:rsidRDefault="00745F4A">
      <w:pPr>
        <w:spacing w:after="0" w:line="240" w:lineRule="auto"/>
        <w:jc w:val="center"/>
        <w:rPr>
          <w:rFonts w:ascii="Times New Roman" w:eastAsia="Times New Roman" w:hAnsi="Times New Roman" w:cs="Times New Roman"/>
          <w:noProof/>
          <w:color w:val="212529"/>
          <w:sz w:val="18"/>
          <w:szCs w:val="18"/>
        </w:rPr>
      </w:pPr>
    </w:p>
    <w:p w14:paraId="53FD1B27" w14:textId="1826E842" w:rsidR="00745F4A" w:rsidRPr="00E77C6E" w:rsidRDefault="00745F4A">
      <w:pPr>
        <w:spacing w:after="0" w:line="240" w:lineRule="auto"/>
        <w:jc w:val="center"/>
        <w:rPr>
          <w:rFonts w:ascii="Times New Roman" w:eastAsia="Times New Roman" w:hAnsi="Times New Roman" w:cs="Times New Roman"/>
          <w:noProof/>
          <w:color w:val="212529"/>
          <w:sz w:val="18"/>
          <w:szCs w:val="18"/>
        </w:rPr>
      </w:pPr>
    </w:p>
    <w:p w14:paraId="30078834" w14:textId="24AC4234" w:rsidR="00745F4A" w:rsidRPr="00E77C6E" w:rsidRDefault="00745F4A">
      <w:pPr>
        <w:spacing w:after="0" w:line="240" w:lineRule="auto"/>
        <w:jc w:val="center"/>
        <w:rPr>
          <w:rFonts w:ascii="Times New Roman" w:eastAsia="Times New Roman" w:hAnsi="Times New Roman" w:cs="Times New Roman"/>
          <w:noProof/>
          <w:color w:val="212529"/>
          <w:sz w:val="18"/>
          <w:szCs w:val="18"/>
        </w:rPr>
      </w:pPr>
    </w:p>
    <w:p w14:paraId="2C00EEFC" w14:textId="77777777" w:rsidR="00745F4A" w:rsidRPr="00E77C6E" w:rsidRDefault="00745F4A">
      <w:pPr>
        <w:spacing w:after="0" w:line="240" w:lineRule="auto"/>
        <w:jc w:val="center"/>
        <w:rPr>
          <w:rFonts w:ascii="Times New Roman" w:eastAsia="Times New Roman" w:hAnsi="Times New Roman" w:cs="Times New Roman"/>
          <w:noProof/>
          <w:color w:val="212529"/>
          <w:sz w:val="18"/>
          <w:szCs w:val="18"/>
        </w:rPr>
      </w:pPr>
    </w:p>
    <w:p w14:paraId="3ADD06F3" w14:textId="77777777" w:rsidR="00745F4A" w:rsidRPr="00E77C6E" w:rsidRDefault="00745F4A">
      <w:pPr>
        <w:spacing w:after="0" w:line="240" w:lineRule="auto"/>
        <w:jc w:val="center"/>
        <w:rPr>
          <w:rFonts w:ascii="Times New Roman" w:eastAsia="Times New Roman" w:hAnsi="Times New Roman" w:cs="Times New Roman"/>
          <w:noProof/>
          <w:color w:val="212529"/>
          <w:sz w:val="18"/>
          <w:szCs w:val="18"/>
        </w:rPr>
      </w:pPr>
    </w:p>
    <w:p w14:paraId="4C60641B" w14:textId="77777777" w:rsidR="00745F4A" w:rsidRPr="00E77C6E" w:rsidRDefault="00745F4A">
      <w:pPr>
        <w:spacing w:after="0" w:line="240" w:lineRule="auto"/>
        <w:jc w:val="center"/>
        <w:rPr>
          <w:rFonts w:ascii="Times New Roman" w:eastAsia="Times New Roman" w:hAnsi="Times New Roman" w:cs="Times New Roman"/>
          <w:noProof/>
          <w:color w:val="212529"/>
          <w:sz w:val="18"/>
          <w:szCs w:val="18"/>
        </w:rPr>
      </w:pPr>
    </w:p>
    <w:tbl>
      <w:tblPr>
        <w:tblStyle w:val="a2"/>
        <w:tblW w:w="8647" w:type="dxa"/>
        <w:tblInd w:w="562" w:type="dxa"/>
        <w:tblBorders>
          <w:top w:val="nil"/>
          <w:left w:val="nil"/>
          <w:bottom w:val="nil"/>
          <w:right w:val="nil"/>
          <w:insideH w:val="nil"/>
          <w:insideV w:val="nil"/>
        </w:tblBorders>
        <w:tblLayout w:type="fixed"/>
        <w:tblLook w:val="0400" w:firstRow="0" w:lastRow="0" w:firstColumn="0" w:lastColumn="0" w:noHBand="0" w:noVBand="1"/>
      </w:tblPr>
      <w:tblGrid>
        <w:gridCol w:w="4536"/>
        <w:gridCol w:w="4111"/>
      </w:tblGrid>
      <w:tr w:rsidR="00745F4A" w:rsidRPr="00E77C6E" w14:paraId="699D7B3F" w14:textId="77777777">
        <w:tc>
          <w:tcPr>
            <w:tcW w:w="4536" w:type="dxa"/>
          </w:tcPr>
          <w:p w14:paraId="2EC0F2E0" w14:textId="77777777" w:rsidR="00745F4A" w:rsidRPr="00E77C6E" w:rsidRDefault="003E24CB">
            <w:pPr>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b/>
                <w:noProof/>
                <w:color w:val="212529"/>
                <w:sz w:val="18"/>
                <w:szCs w:val="18"/>
              </w:rPr>
              <w:t>Figure 5</w:t>
            </w:r>
            <w:r w:rsidRPr="00E77C6E">
              <w:rPr>
                <w:rFonts w:ascii="Times New Roman" w:eastAsia="Times New Roman" w:hAnsi="Times New Roman" w:cs="Times New Roman"/>
                <w:noProof/>
                <w:color w:val="212529"/>
                <w:sz w:val="18"/>
                <w:szCs w:val="18"/>
              </w:rPr>
              <w:t xml:space="preserve">. </w:t>
            </w:r>
            <w:r w:rsidRPr="007F1C0C">
              <w:rPr>
                <w:rFonts w:ascii="Times New Roman" w:eastAsia="Times New Roman" w:hAnsi="Times New Roman" w:cs="Times New Roman"/>
                <w:i/>
                <w:iCs/>
                <w:noProof/>
                <w:color w:val="212529"/>
                <w:sz w:val="18"/>
                <w:szCs w:val="18"/>
              </w:rPr>
              <w:t>Aruna</w:t>
            </w:r>
            <w:r w:rsidRPr="00E77C6E">
              <w:rPr>
                <w:rFonts w:ascii="Times New Roman" w:eastAsia="Times New Roman" w:hAnsi="Times New Roman" w:cs="Times New Roman"/>
                <w:noProof/>
                <w:color w:val="212529"/>
                <w:sz w:val="18"/>
                <w:szCs w:val="18"/>
              </w:rPr>
              <w:t xml:space="preserve"> flower motif (pineapple)</w:t>
            </w:r>
          </w:p>
          <w:p w14:paraId="3B325045" w14:textId="77777777" w:rsidR="00745F4A" w:rsidRPr="00E77C6E" w:rsidRDefault="003E24CB">
            <w:pPr>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noProof/>
                <w:color w:val="212529"/>
                <w:sz w:val="18"/>
                <w:szCs w:val="18"/>
              </w:rPr>
              <w:t>Source: Author's Document</w:t>
            </w:r>
          </w:p>
          <w:p w14:paraId="143E3931" w14:textId="77777777" w:rsidR="00745F4A" w:rsidRPr="00E77C6E" w:rsidRDefault="00745F4A">
            <w:pPr>
              <w:rPr>
                <w:rFonts w:ascii="Times New Roman" w:eastAsia="Times New Roman" w:hAnsi="Times New Roman" w:cs="Times New Roman"/>
                <w:noProof/>
                <w:color w:val="212529"/>
                <w:sz w:val="18"/>
                <w:szCs w:val="18"/>
              </w:rPr>
            </w:pPr>
          </w:p>
        </w:tc>
        <w:tc>
          <w:tcPr>
            <w:tcW w:w="4111" w:type="dxa"/>
          </w:tcPr>
          <w:p w14:paraId="3224C346" w14:textId="042CD441" w:rsidR="00745F4A" w:rsidRPr="00E77C6E" w:rsidRDefault="003E24CB">
            <w:pPr>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b/>
                <w:noProof/>
                <w:color w:val="212529"/>
                <w:sz w:val="18"/>
                <w:szCs w:val="18"/>
              </w:rPr>
              <w:t>Figure 6.</w:t>
            </w:r>
            <w:r w:rsidR="007F1C0C">
              <w:rPr>
                <w:rFonts w:ascii="Times New Roman" w:eastAsia="Times New Roman" w:hAnsi="Times New Roman" w:cs="Times New Roman"/>
                <w:b/>
                <w:noProof/>
                <w:color w:val="212529"/>
                <w:sz w:val="18"/>
                <w:szCs w:val="18"/>
                <w:lang w:val="en-US"/>
              </w:rPr>
              <w:t xml:space="preserve"> </w:t>
            </w:r>
            <w:r w:rsidRPr="007F1C0C">
              <w:rPr>
                <w:rFonts w:ascii="Times New Roman" w:eastAsia="Times New Roman" w:hAnsi="Times New Roman" w:cs="Times New Roman"/>
                <w:i/>
                <w:iCs/>
                <w:noProof/>
                <w:color w:val="212529"/>
                <w:sz w:val="18"/>
                <w:szCs w:val="18"/>
              </w:rPr>
              <w:t>Kakando</w:t>
            </w:r>
            <w:r w:rsidRPr="00E77C6E">
              <w:rPr>
                <w:rFonts w:ascii="Times New Roman" w:eastAsia="Times New Roman" w:hAnsi="Times New Roman" w:cs="Times New Roman"/>
                <w:noProof/>
                <w:color w:val="212529"/>
                <w:sz w:val="18"/>
                <w:szCs w:val="18"/>
              </w:rPr>
              <w:t xml:space="preserve"> motif (bamboo shoots)</w:t>
            </w:r>
          </w:p>
          <w:p w14:paraId="62DF3F28" w14:textId="77777777" w:rsidR="00745F4A" w:rsidRDefault="003E24CB">
            <w:pPr>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noProof/>
                <w:color w:val="212529"/>
                <w:sz w:val="18"/>
                <w:szCs w:val="18"/>
              </w:rPr>
              <w:t>Source: Author's Document</w:t>
            </w:r>
          </w:p>
          <w:p w14:paraId="325E8B35" w14:textId="77777777" w:rsidR="007F1C0C" w:rsidRDefault="007F1C0C">
            <w:pPr>
              <w:rPr>
                <w:rFonts w:ascii="Times New Roman" w:eastAsia="Times New Roman" w:hAnsi="Times New Roman" w:cs="Times New Roman"/>
                <w:noProof/>
                <w:color w:val="212529"/>
                <w:sz w:val="18"/>
                <w:szCs w:val="18"/>
              </w:rPr>
            </w:pPr>
          </w:p>
          <w:p w14:paraId="15EDA8A5" w14:textId="77777777" w:rsidR="007F1C0C" w:rsidRDefault="007F1C0C">
            <w:pPr>
              <w:rPr>
                <w:rFonts w:ascii="Times New Roman" w:eastAsia="Times New Roman" w:hAnsi="Times New Roman" w:cs="Times New Roman"/>
                <w:noProof/>
                <w:color w:val="212529"/>
                <w:sz w:val="18"/>
                <w:szCs w:val="18"/>
              </w:rPr>
            </w:pPr>
          </w:p>
          <w:p w14:paraId="09CC63D3" w14:textId="77777777" w:rsidR="007F1C0C" w:rsidRDefault="007F1C0C">
            <w:pPr>
              <w:rPr>
                <w:rFonts w:ascii="Times New Roman" w:eastAsia="Times New Roman" w:hAnsi="Times New Roman" w:cs="Times New Roman"/>
                <w:noProof/>
                <w:color w:val="212529"/>
                <w:sz w:val="18"/>
                <w:szCs w:val="18"/>
              </w:rPr>
            </w:pPr>
          </w:p>
          <w:p w14:paraId="011F11B8" w14:textId="77777777" w:rsidR="007F1C0C" w:rsidRDefault="007F1C0C">
            <w:pPr>
              <w:rPr>
                <w:rFonts w:ascii="Times New Roman" w:eastAsia="Times New Roman" w:hAnsi="Times New Roman" w:cs="Times New Roman"/>
                <w:noProof/>
                <w:color w:val="212529"/>
                <w:sz w:val="18"/>
                <w:szCs w:val="18"/>
              </w:rPr>
            </w:pPr>
          </w:p>
          <w:p w14:paraId="29F5F3E3" w14:textId="77777777" w:rsidR="007F1C0C" w:rsidRDefault="007F1C0C">
            <w:pPr>
              <w:rPr>
                <w:rFonts w:ascii="Times New Roman" w:eastAsia="Times New Roman" w:hAnsi="Times New Roman" w:cs="Times New Roman"/>
                <w:noProof/>
                <w:color w:val="212529"/>
                <w:sz w:val="18"/>
                <w:szCs w:val="18"/>
              </w:rPr>
            </w:pPr>
          </w:p>
          <w:p w14:paraId="4764304B" w14:textId="3B042B17" w:rsidR="007F1C0C" w:rsidRPr="00E77C6E" w:rsidRDefault="007F1C0C">
            <w:pPr>
              <w:rPr>
                <w:rFonts w:ascii="Times New Roman" w:eastAsia="Times New Roman" w:hAnsi="Times New Roman" w:cs="Times New Roman"/>
                <w:noProof/>
                <w:color w:val="212529"/>
                <w:sz w:val="18"/>
                <w:szCs w:val="18"/>
              </w:rPr>
            </w:pPr>
          </w:p>
        </w:tc>
      </w:tr>
    </w:tbl>
    <w:p w14:paraId="3733806C" w14:textId="59443D55" w:rsidR="00745F4A" w:rsidRDefault="002E6270">
      <w:pPr>
        <w:spacing w:after="0" w:line="240" w:lineRule="auto"/>
        <w:rPr>
          <w:rFonts w:ascii="Times New Roman" w:eastAsia="Times New Roman" w:hAnsi="Times New Roman" w:cs="Times New Roman"/>
          <w:noProof/>
          <w:color w:val="212529"/>
          <w:sz w:val="18"/>
          <w:szCs w:val="18"/>
        </w:rPr>
      </w:pPr>
      <w:r w:rsidRPr="00E77C6E">
        <w:rPr>
          <w:noProof/>
        </w:rPr>
        <w:lastRenderedPageBreak/>
        <w:drawing>
          <wp:anchor distT="0" distB="0" distL="114300" distR="114300" simplePos="0" relativeHeight="251647488" behindDoc="0" locked="0" layoutInCell="1" hidden="0" allowOverlap="1" wp14:anchorId="2B1149F5" wp14:editId="55A6D15E">
            <wp:simplePos x="0" y="0"/>
            <wp:positionH relativeFrom="column">
              <wp:posOffset>3366135</wp:posOffset>
            </wp:positionH>
            <wp:positionV relativeFrom="paragraph">
              <wp:posOffset>28575</wp:posOffset>
            </wp:positionV>
            <wp:extent cx="1971675" cy="1198880"/>
            <wp:effectExtent l="0" t="0" r="9525" b="1270"/>
            <wp:wrapNone/>
            <wp:docPr id="62"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1"/>
                    <a:srcRect/>
                    <a:stretch>
                      <a:fillRect/>
                    </a:stretch>
                  </pic:blipFill>
                  <pic:spPr>
                    <a:xfrm>
                      <a:off x="0" y="0"/>
                      <a:ext cx="1971675" cy="1198880"/>
                    </a:xfrm>
                    <a:prstGeom prst="rect">
                      <a:avLst/>
                    </a:prstGeom>
                    <a:ln/>
                  </pic:spPr>
                </pic:pic>
              </a:graphicData>
            </a:graphic>
            <wp14:sizeRelH relativeFrom="margin">
              <wp14:pctWidth>0</wp14:pctWidth>
            </wp14:sizeRelH>
          </wp:anchor>
        </w:drawing>
      </w:r>
      <w:r w:rsidRPr="00E77C6E">
        <w:rPr>
          <w:noProof/>
        </w:rPr>
        <w:drawing>
          <wp:anchor distT="0" distB="0" distL="114300" distR="114300" simplePos="0" relativeHeight="251646464" behindDoc="0" locked="0" layoutInCell="1" hidden="0" allowOverlap="1" wp14:anchorId="5D37887E" wp14:editId="7BBAF6AF">
            <wp:simplePos x="0" y="0"/>
            <wp:positionH relativeFrom="column">
              <wp:posOffset>468731</wp:posOffset>
            </wp:positionH>
            <wp:positionV relativeFrom="paragraph">
              <wp:posOffset>33020</wp:posOffset>
            </wp:positionV>
            <wp:extent cx="1905635" cy="1258421"/>
            <wp:effectExtent l="0" t="0" r="0" b="0"/>
            <wp:wrapNone/>
            <wp:docPr id="61"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22"/>
                    <a:srcRect/>
                    <a:stretch>
                      <a:fillRect/>
                    </a:stretch>
                  </pic:blipFill>
                  <pic:spPr>
                    <a:xfrm>
                      <a:off x="0" y="0"/>
                      <a:ext cx="1905635" cy="1258421"/>
                    </a:xfrm>
                    <a:prstGeom prst="rect">
                      <a:avLst/>
                    </a:prstGeom>
                    <a:ln/>
                  </pic:spPr>
                </pic:pic>
              </a:graphicData>
            </a:graphic>
          </wp:anchor>
        </w:drawing>
      </w:r>
    </w:p>
    <w:p w14:paraId="29F1C44B" w14:textId="77777777" w:rsidR="007F1C0C" w:rsidRPr="00E77C6E" w:rsidRDefault="007F1C0C">
      <w:pPr>
        <w:spacing w:after="0" w:line="240" w:lineRule="auto"/>
        <w:rPr>
          <w:rFonts w:ascii="Times New Roman" w:eastAsia="Times New Roman" w:hAnsi="Times New Roman" w:cs="Times New Roman"/>
          <w:noProof/>
          <w:color w:val="212529"/>
          <w:sz w:val="18"/>
          <w:szCs w:val="18"/>
        </w:rPr>
      </w:pPr>
    </w:p>
    <w:p w14:paraId="4DD28EFE" w14:textId="77777777" w:rsidR="00745F4A" w:rsidRPr="00E77C6E" w:rsidRDefault="00745F4A">
      <w:pPr>
        <w:spacing w:after="0" w:line="240" w:lineRule="auto"/>
        <w:rPr>
          <w:rFonts w:ascii="Times New Roman" w:eastAsia="Times New Roman" w:hAnsi="Times New Roman" w:cs="Times New Roman"/>
          <w:noProof/>
          <w:color w:val="212529"/>
          <w:sz w:val="18"/>
          <w:szCs w:val="18"/>
        </w:rPr>
      </w:pPr>
    </w:p>
    <w:p w14:paraId="21C4855C" w14:textId="77777777" w:rsidR="00745F4A" w:rsidRPr="00E77C6E" w:rsidRDefault="003E24CB">
      <w:pPr>
        <w:tabs>
          <w:tab w:val="left" w:pos="6355"/>
        </w:tabs>
        <w:spacing w:after="0" w:line="240" w:lineRule="auto"/>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noProof/>
          <w:color w:val="212529"/>
          <w:sz w:val="18"/>
          <w:szCs w:val="18"/>
        </w:rPr>
        <w:tab/>
      </w:r>
    </w:p>
    <w:p w14:paraId="0B3CE128" w14:textId="77777777" w:rsidR="00745F4A" w:rsidRPr="00E77C6E" w:rsidRDefault="00745F4A">
      <w:pPr>
        <w:spacing w:after="0" w:line="240" w:lineRule="auto"/>
        <w:rPr>
          <w:rFonts w:ascii="Times New Roman" w:eastAsia="Times New Roman" w:hAnsi="Times New Roman" w:cs="Times New Roman"/>
          <w:noProof/>
          <w:color w:val="212529"/>
          <w:sz w:val="18"/>
          <w:szCs w:val="18"/>
        </w:rPr>
      </w:pPr>
    </w:p>
    <w:p w14:paraId="399680FE" w14:textId="77777777" w:rsidR="00745F4A" w:rsidRPr="00E77C6E" w:rsidRDefault="00745F4A">
      <w:pPr>
        <w:spacing w:after="0" w:line="240" w:lineRule="auto"/>
        <w:rPr>
          <w:rFonts w:ascii="Times New Roman" w:eastAsia="Times New Roman" w:hAnsi="Times New Roman" w:cs="Times New Roman"/>
          <w:noProof/>
          <w:color w:val="212529"/>
          <w:sz w:val="18"/>
          <w:szCs w:val="18"/>
        </w:rPr>
      </w:pPr>
    </w:p>
    <w:p w14:paraId="5DDF525C" w14:textId="77777777" w:rsidR="00745F4A" w:rsidRPr="00E77C6E" w:rsidRDefault="00745F4A">
      <w:pPr>
        <w:spacing w:after="0" w:line="240" w:lineRule="auto"/>
        <w:rPr>
          <w:rFonts w:ascii="Times New Roman" w:eastAsia="Times New Roman" w:hAnsi="Times New Roman" w:cs="Times New Roman"/>
          <w:noProof/>
          <w:color w:val="212529"/>
          <w:sz w:val="18"/>
          <w:szCs w:val="18"/>
        </w:rPr>
      </w:pPr>
    </w:p>
    <w:p w14:paraId="5B677534" w14:textId="77777777" w:rsidR="00745F4A" w:rsidRPr="00E77C6E" w:rsidRDefault="00745F4A">
      <w:pPr>
        <w:spacing w:after="0" w:line="240" w:lineRule="auto"/>
        <w:rPr>
          <w:rFonts w:ascii="Times New Roman" w:eastAsia="Times New Roman" w:hAnsi="Times New Roman" w:cs="Times New Roman"/>
          <w:noProof/>
          <w:color w:val="212529"/>
          <w:sz w:val="18"/>
          <w:szCs w:val="18"/>
        </w:rPr>
      </w:pPr>
    </w:p>
    <w:p w14:paraId="2B08274E" w14:textId="77777777" w:rsidR="00745F4A" w:rsidRPr="00E77C6E" w:rsidRDefault="00745F4A">
      <w:pPr>
        <w:spacing w:after="0" w:line="240" w:lineRule="auto"/>
        <w:rPr>
          <w:rFonts w:ascii="Times New Roman" w:eastAsia="Times New Roman" w:hAnsi="Times New Roman" w:cs="Times New Roman"/>
          <w:noProof/>
          <w:color w:val="212529"/>
          <w:sz w:val="18"/>
          <w:szCs w:val="18"/>
        </w:rPr>
      </w:pPr>
    </w:p>
    <w:p w14:paraId="72D8A5E3" w14:textId="77777777" w:rsidR="00745F4A" w:rsidRPr="00E77C6E" w:rsidRDefault="00745F4A">
      <w:pPr>
        <w:spacing w:after="0" w:line="240" w:lineRule="auto"/>
        <w:rPr>
          <w:rFonts w:ascii="Times New Roman" w:eastAsia="Times New Roman" w:hAnsi="Times New Roman" w:cs="Times New Roman"/>
          <w:noProof/>
          <w:color w:val="212529"/>
          <w:sz w:val="18"/>
          <w:szCs w:val="18"/>
        </w:rPr>
      </w:pPr>
    </w:p>
    <w:tbl>
      <w:tblPr>
        <w:tblStyle w:val="a3"/>
        <w:tblW w:w="8647" w:type="dxa"/>
        <w:tblInd w:w="562" w:type="dxa"/>
        <w:tblBorders>
          <w:top w:val="nil"/>
          <w:left w:val="nil"/>
          <w:bottom w:val="nil"/>
          <w:right w:val="nil"/>
          <w:insideH w:val="nil"/>
          <w:insideV w:val="nil"/>
        </w:tblBorders>
        <w:tblLayout w:type="fixed"/>
        <w:tblLook w:val="0400" w:firstRow="0" w:lastRow="0" w:firstColumn="0" w:lastColumn="0" w:noHBand="0" w:noVBand="1"/>
      </w:tblPr>
      <w:tblGrid>
        <w:gridCol w:w="4536"/>
        <w:gridCol w:w="4111"/>
      </w:tblGrid>
      <w:tr w:rsidR="00745F4A" w:rsidRPr="00E77C6E" w14:paraId="6E972912" w14:textId="77777777">
        <w:tc>
          <w:tcPr>
            <w:tcW w:w="4536" w:type="dxa"/>
          </w:tcPr>
          <w:p w14:paraId="7C60EB66" w14:textId="0D7CB4B2" w:rsidR="00745F4A" w:rsidRPr="00E77C6E" w:rsidRDefault="003E24CB">
            <w:pPr>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b/>
                <w:noProof/>
                <w:color w:val="212529"/>
                <w:sz w:val="18"/>
                <w:szCs w:val="18"/>
              </w:rPr>
              <w:t>Figure 7</w:t>
            </w:r>
            <w:r w:rsidRPr="00E77C6E">
              <w:rPr>
                <w:rFonts w:ascii="Times New Roman" w:eastAsia="Times New Roman" w:hAnsi="Times New Roman" w:cs="Times New Roman"/>
                <w:noProof/>
                <w:color w:val="212529"/>
                <w:sz w:val="18"/>
                <w:szCs w:val="18"/>
              </w:rPr>
              <w:t xml:space="preserve">. </w:t>
            </w:r>
            <w:r w:rsidR="007F1C0C">
              <w:rPr>
                <w:rFonts w:ascii="Times New Roman" w:eastAsia="Times New Roman" w:hAnsi="Times New Roman" w:cs="Times New Roman"/>
                <w:noProof/>
                <w:color w:val="212529"/>
                <w:sz w:val="18"/>
                <w:szCs w:val="18"/>
                <w:lang w:val="en-US"/>
              </w:rPr>
              <w:t>L</w:t>
            </w:r>
            <w:r w:rsidRPr="00E77C6E">
              <w:rPr>
                <w:rFonts w:ascii="Times New Roman" w:eastAsia="Times New Roman" w:hAnsi="Times New Roman" w:cs="Times New Roman"/>
                <w:noProof/>
                <w:color w:val="212529"/>
                <w:sz w:val="18"/>
                <w:szCs w:val="18"/>
              </w:rPr>
              <w:t>ine motif</w:t>
            </w:r>
          </w:p>
          <w:p w14:paraId="2D33A4A9" w14:textId="77777777" w:rsidR="00745F4A" w:rsidRPr="00E77C6E" w:rsidRDefault="003E24CB">
            <w:pPr>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noProof/>
                <w:color w:val="212529"/>
                <w:sz w:val="18"/>
                <w:szCs w:val="18"/>
              </w:rPr>
              <w:t>Source: Author's Document</w:t>
            </w:r>
          </w:p>
          <w:p w14:paraId="3140C3EF" w14:textId="77777777" w:rsidR="00745F4A" w:rsidRPr="00E77C6E" w:rsidRDefault="00745F4A">
            <w:pPr>
              <w:rPr>
                <w:rFonts w:ascii="Times New Roman" w:eastAsia="Times New Roman" w:hAnsi="Times New Roman" w:cs="Times New Roman"/>
                <w:noProof/>
                <w:color w:val="212529"/>
                <w:sz w:val="18"/>
                <w:szCs w:val="18"/>
              </w:rPr>
            </w:pPr>
          </w:p>
        </w:tc>
        <w:tc>
          <w:tcPr>
            <w:tcW w:w="4111" w:type="dxa"/>
          </w:tcPr>
          <w:p w14:paraId="1CA967D1" w14:textId="154BF2AD" w:rsidR="00745F4A" w:rsidRPr="00E77C6E" w:rsidRDefault="003E24CB">
            <w:pPr>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b/>
                <w:noProof/>
                <w:color w:val="212529"/>
                <w:sz w:val="18"/>
                <w:szCs w:val="18"/>
              </w:rPr>
              <w:t>Figure 8.</w:t>
            </w:r>
            <w:r w:rsidR="007F1C0C">
              <w:rPr>
                <w:rFonts w:ascii="Times New Roman" w:eastAsia="Times New Roman" w:hAnsi="Times New Roman" w:cs="Times New Roman"/>
                <w:b/>
                <w:noProof/>
                <w:color w:val="212529"/>
                <w:sz w:val="18"/>
                <w:szCs w:val="18"/>
                <w:lang w:val="en-US"/>
              </w:rPr>
              <w:t xml:space="preserve"> </w:t>
            </w:r>
            <w:r w:rsidR="007F1C0C" w:rsidRPr="00D84E64">
              <w:rPr>
                <w:rFonts w:ascii="Times New Roman" w:eastAsia="Times New Roman" w:hAnsi="Times New Roman" w:cs="Times New Roman"/>
                <w:bCs/>
                <w:i/>
                <w:iCs/>
                <w:noProof/>
                <w:color w:val="212529"/>
                <w:sz w:val="18"/>
                <w:szCs w:val="18"/>
                <w:lang w:val="en-US"/>
              </w:rPr>
              <w:t>N</w:t>
            </w:r>
            <w:r w:rsidRPr="00D84E64">
              <w:rPr>
                <w:rFonts w:ascii="Times New Roman" w:eastAsia="Times New Roman" w:hAnsi="Times New Roman" w:cs="Times New Roman"/>
                <w:bCs/>
                <w:i/>
                <w:iCs/>
                <w:noProof/>
                <w:color w:val="212529"/>
                <w:sz w:val="18"/>
                <w:szCs w:val="18"/>
              </w:rPr>
              <w:t>ggusu tolu</w:t>
            </w:r>
            <w:r w:rsidRPr="00E77C6E">
              <w:rPr>
                <w:rFonts w:ascii="Times New Roman" w:eastAsia="Times New Roman" w:hAnsi="Times New Roman" w:cs="Times New Roman"/>
                <w:noProof/>
                <w:color w:val="212529"/>
                <w:sz w:val="18"/>
                <w:szCs w:val="18"/>
              </w:rPr>
              <w:t xml:space="preserve"> </w:t>
            </w:r>
            <w:r w:rsidR="007F1C0C">
              <w:rPr>
                <w:rFonts w:ascii="Times New Roman" w:eastAsia="Times New Roman" w:hAnsi="Times New Roman" w:cs="Times New Roman"/>
                <w:noProof/>
                <w:color w:val="212529"/>
                <w:sz w:val="18"/>
                <w:szCs w:val="18"/>
                <w:lang w:val="en-US"/>
              </w:rPr>
              <w:t xml:space="preserve">motif </w:t>
            </w:r>
            <w:r w:rsidRPr="00E77C6E">
              <w:rPr>
                <w:rFonts w:ascii="Times New Roman" w:eastAsia="Times New Roman" w:hAnsi="Times New Roman" w:cs="Times New Roman"/>
                <w:noProof/>
                <w:color w:val="212529"/>
                <w:sz w:val="18"/>
                <w:szCs w:val="18"/>
              </w:rPr>
              <w:t>(triangle)</w:t>
            </w:r>
          </w:p>
          <w:p w14:paraId="2A00750C" w14:textId="77777777" w:rsidR="00745F4A" w:rsidRPr="00E77C6E" w:rsidRDefault="003E24CB">
            <w:pPr>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noProof/>
                <w:color w:val="212529"/>
                <w:sz w:val="18"/>
                <w:szCs w:val="18"/>
              </w:rPr>
              <w:t>Source: Author's Document</w:t>
            </w:r>
          </w:p>
        </w:tc>
      </w:tr>
    </w:tbl>
    <w:p w14:paraId="380F7DF8" w14:textId="77777777" w:rsidR="00745F4A" w:rsidRPr="00E77C6E" w:rsidRDefault="00C133AD">
      <w:pPr>
        <w:spacing w:after="0" w:line="240" w:lineRule="auto"/>
        <w:rPr>
          <w:rFonts w:ascii="Times New Roman" w:eastAsia="Times New Roman" w:hAnsi="Times New Roman" w:cs="Times New Roman"/>
          <w:noProof/>
          <w:color w:val="212529"/>
        </w:rPr>
      </w:pPr>
      <w:r w:rsidRPr="00E77C6E">
        <w:rPr>
          <w:noProof/>
        </w:rPr>
        <w:drawing>
          <wp:anchor distT="0" distB="0" distL="114300" distR="114300" simplePos="0" relativeHeight="251670016" behindDoc="1" locked="0" layoutInCell="1" allowOverlap="1" wp14:anchorId="533B5209" wp14:editId="4E969B39">
            <wp:simplePos x="0" y="0"/>
            <wp:positionH relativeFrom="column">
              <wp:posOffset>3480435</wp:posOffset>
            </wp:positionH>
            <wp:positionV relativeFrom="paragraph">
              <wp:posOffset>47625</wp:posOffset>
            </wp:positionV>
            <wp:extent cx="1638300" cy="1160780"/>
            <wp:effectExtent l="0" t="0" r="0" b="1270"/>
            <wp:wrapTight wrapText="bothSides">
              <wp:wrapPolygon edited="0">
                <wp:start x="0" y="0"/>
                <wp:lineTo x="0" y="21269"/>
                <wp:lineTo x="21349" y="21269"/>
                <wp:lineTo x="21349"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5017" r="13006" b="61728"/>
                    <a:stretch/>
                  </pic:blipFill>
                  <pic:spPr bwMode="auto">
                    <a:xfrm>
                      <a:off x="0" y="0"/>
                      <a:ext cx="1638300" cy="11607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E24CB" w:rsidRPr="00E77C6E">
        <w:rPr>
          <w:noProof/>
        </w:rPr>
        <w:drawing>
          <wp:anchor distT="0" distB="0" distL="114300" distR="114300" simplePos="0" relativeHeight="251648512" behindDoc="0" locked="0" layoutInCell="1" hidden="0" allowOverlap="1" wp14:anchorId="5D75F204" wp14:editId="02CDB918">
            <wp:simplePos x="0" y="0"/>
            <wp:positionH relativeFrom="column">
              <wp:posOffset>859029</wp:posOffset>
            </wp:positionH>
            <wp:positionV relativeFrom="paragraph">
              <wp:posOffset>-299624</wp:posOffset>
            </wp:positionV>
            <wp:extent cx="1130865" cy="1862345"/>
            <wp:effectExtent l="0" t="0" r="0" b="0"/>
            <wp:wrapNone/>
            <wp:docPr id="6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24"/>
                    <a:srcRect/>
                    <a:stretch>
                      <a:fillRect/>
                    </a:stretch>
                  </pic:blipFill>
                  <pic:spPr>
                    <a:xfrm rot="16200000">
                      <a:off x="0" y="0"/>
                      <a:ext cx="1130865" cy="1862345"/>
                    </a:xfrm>
                    <a:prstGeom prst="rect">
                      <a:avLst/>
                    </a:prstGeom>
                    <a:ln/>
                  </pic:spPr>
                </pic:pic>
              </a:graphicData>
            </a:graphic>
          </wp:anchor>
        </w:drawing>
      </w:r>
    </w:p>
    <w:p w14:paraId="45605242" w14:textId="77777777" w:rsidR="00745F4A" w:rsidRPr="00E77C6E" w:rsidRDefault="00745F4A">
      <w:pPr>
        <w:jc w:val="both"/>
        <w:rPr>
          <w:rFonts w:ascii="Times New Roman" w:eastAsia="Times New Roman" w:hAnsi="Times New Roman" w:cs="Times New Roman"/>
          <w:noProof/>
          <w:color w:val="212529"/>
        </w:rPr>
      </w:pPr>
    </w:p>
    <w:p w14:paraId="1B408C8A" w14:textId="77777777" w:rsidR="00745F4A" w:rsidRPr="00E77C6E" w:rsidRDefault="00745F4A">
      <w:pPr>
        <w:jc w:val="both"/>
        <w:rPr>
          <w:rFonts w:ascii="Times New Roman" w:eastAsia="Times New Roman" w:hAnsi="Times New Roman" w:cs="Times New Roman"/>
          <w:noProof/>
          <w:color w:val="212529"/>
        </w:rPr>
      </w:pPr>
    </w:p>
    <w:p w14:paraId="165C4674" w14:textId="77777777" w:rsidR="00745F4A" w:rsidRPr="00E77C6E" w:rsidRDefault="00745F4A">
      <w:pPr>
        <w:jc w:val="both"/>
        <w:rPr>
          <w:rFonts w:ascii="Times New Roman" w:eastAsia="Times New Roman" w:hAnsi="Times New Roman" w:cs="Times New Roman"/>
          <w:noProof/>
          <w:color w:val="212529"/>
        </w:rPr>
      </w:pPr>
    </w:p>
    <w:p w14:paraId="6D078C15" w14:textId="77777777" w:rsidR="00745F4A" w:rsidRPr="00E77C6E" w:rsidRDefault="00745F4A">
      <w:pPr>
        <w:jc w:val="both"/>
        <w:rPr>
          <w:rFonts w:ascii="Times New Roman" w:eastAsia="Times New Roman" w:hAnsi="Times New Roman" w:cs="Times New Roman"/>
          <w:noProof/>
          <w:color w:val="212529"/>
        </w:rPr>
      </w:pPr>
    </w:p>
    <w:tbl>
      <w:tblPr>
        <w:tblStyle w:val="a4"/>
        <w:tblW w:w="8794" w:type="dxa"/>
        <w:tblInd w:w="562" w:type="dxa"/>
        <w:tblBorders>
          <w:top w:val="nil"/>
          <w:left w:val="nil"/>
          <w:bottom w:val="nil"/>
          <w:right w:val="nil"/>
          <w:insideH w:val="nil"/>
          <w:insideV w:val="nil"/>
        </w:tblBorders>
        <w:tblLayout w:type="fixed"/>
        <w:tblLook w:val="0400" w:firstRow="0" w:lastRow="0" w:firstColumn="0" w:lastColumn="0" w:noHBand="0" w:noVBand="1"/>
      </w:tblPr>
      <w:tblGrid>
        <w:gridCol w:w="4536"/>
        <w:gridCol w:w="4258"/>
      </w:tblGrid>
      <w:tr w:rsidR="00745F4A" w:rsidRPr="00E77C6E" w14:paraId="5DD26EA6" w14:textId="77777777">
        <w:tc>
          <w:tcPr>
            <w:tcW w:w="4536" w:type="dxa"/>
          </w:tcPr>
          <w:p w14:paraId="5595E775" w14:textId="02DC3807" w:rsidR="00745F4A" w:rsidRPr="00E77C6E" w:rsidRDefault="003E24CB">
            <w:pPr>
              <w:jc w:val="both"/>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b/>
                <w:noProof/>
                <w:color w:val="212529"/>
                <w:sz w:val="18"/>
                <w:szCs w:val="18"/>
              </w:rPr>
              <w:t>Figure 9</w:t>
            </w:r>
            <w:r w:rsidRPr="00E77C6E">
              <w:rPr>
                <w:rFonts w:ascii="Times New Roman" w:eastAsia="Times New Roman" w:hAnsi="Times New Roman" w:cs="Times New Roman"/>
                <w:noProof/>
                <w:color w:val="212529"/>
                <w:sz w:val="18"/>
                <w:szCs w:val="18"/>
              </w:rPr>
              <w:t xml:space="preserve">. </w:t>
            </w:r>
            <w:r w:rsidR="007F1C0C" w:rsidRPr="007F1C0C">
              <w:rPr>
                <w:rFonts w:ascii="Times New Roman" w:eastAsia="Times New Roman" w:hAnsi="Times New Roman" w:cs="Times New Roman"/>
                <w:i/>
                <w:iCs/>
                <w:noProof/>
                <w:color w:val="212529"/>
                <w:sz w:val="18"/>
                <w:szCs w:val="18"/>
                <w:lang w:val="en-US"/>
              </w:rPr>
              <w:t>N</w:t>
            </w:r>
            <w:r w:rsidRPr="007F1C0C">
              <w:rPr>
                <w:rFonts w:ascii="Times New Roman" w:eastAsia="Times New Roman" w:hAnsi="Times New Roman" w:cs="Times New Roman"/>
                <w:i/>
                <w:iCs/>
                <w:noProof/>
                <w:color w:val="212529"/>
                <w:sz w:val="18"/>
                <w:szCs w:val="18"/>
              </w:rPr>
              <w:t>ggusu upa</w:t>
            </w:r>
            <w:r w:rsidRPr="00E77C6E">
              <w:rPr>
                <w:rFonts w:ascii="Times New Roman" w:eastAsia="Times New Roman" w:hAnsi="Times New Roman" w:cs="Times New Roman"/>
                <w:noProof/>
                <w:color w:val="212529"/>
                <w:sz w:val="18"/>
                <w:szCs w:val="18"/>
              </w:rPr>
              <w:t xml:space="preserve"> motif (square)</w:t>
            </w:r>
          </w:p>
          <w:p w14:paraId="72DD47A5" w14:textId="77777777" w:rsidR="00745F4A" w:rsidRPr="00E77C6E" w:rsidRDefault="003E24CB">
            <w:pPr>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noProof/>
                <w:color w:val="212529"/>
                <w:sz w:val="18"/>
                <w:szCs w:val="18"/>
              </w:rPr>
              <w:t>Source: Author's documentation</w:t>
            </w:r>
          </w:p>
        </w:tc>
        <w:tc>
          <w:tcPr>
            <w:tcW w:w="4258" w:type="dxa"/>
          </w:tcPr>
          <w:p w14:paraId="2E128479" w14:textId="555E0955" w:rsidR="00745F4A" w:rsidRPr="00E77C6E" w:rsidRDefault="003E24CB">
            <w:pPr>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b/>
                <w:noProof/>
                <w:color w:val="212529"/>
                <w:sz w:val="18"/>
                <w:szCs w:val="18"/>
              </w:rPr>
              <w:t>Figure 10.</w:t>
            </w:r>
            <w:r w:rsidR="007F1C0C">
              <w:rPr>
                <w:rFonts w:ascii="Times New Roman" w:eastAsia="Times New Roman" w:hAnsi="Times New Roman" w:cs="Times New Roman"/>
                <w:b/>
                <w:noProof/>
                <w:color w:val="212529"/>
                <w:sz w:val="18"/>
                <w:szCs w:val="18"/>
                <w:lang w:val="en-US"/>
              </w:rPr>
              <w:t xml:space="preserve"> </w:t>
            </w:r>
            <w:r w:rsidRPr="007F1C0C">
              <w:rPr>
                <w:rFonts w:ascii="Times New Roman" w:eastAsia="Times New Roman" w:hAnsi="Times New Roman" w:cs="Times New Roman"/>
                <w:i/>
                <w:iCs/>
                <w:noProof/>
                <w:color w:val="212529"/>
                <w:sz w:val="18"/>
                <w:szCs w:val="18"/>
              </w:rPr>
              <w:t>Pado waji</w:t>
            </w:r>
            <w:r w:rsidRPr="00E77C6E">
              <w:rPr>
                <w:rFonts w:ascii="Times New Roman" w:eastAsia="Times New Roman" w:hAnsi="Times New Roman" w:cs="Times New Roman"/>
                <w:noProof/>
                <w:color w:val="212529"/>
                <w:sz w:val="18"/>
                <w:szCs w:val="18"/>
              </w:rPr>
              <w:t xml:space="preserve"> motif (parallelogram)</w:t>
            </w:r>
          </w:p>
          <w:p w14:paraId="1770CF6E" w14:textId="77777777" w:rsidR="00745F4A" w:rsidRPr="00E77C6E" w:rsidRDefault="003E24CB">
            <w:pPr>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noProof/>
                <w:color w:val="212529"/>
                <w:sz w:val="18"/>
                <w:szCs w:val="18"/>
              </w:rPr>
              <w:t>Source: Author's Document</w:t>
            </w:r>
          </w:p>
        </w:tc>
      </w:tr>
    </w:tbl>
    <w:p w14:paraId="6CEBBF47" w14:textId="77777777" w:rsidR="00745F4A" w:rsidRPr="00E77C6E" w:rsidRDefault="00164128">
      <w:pPr>
        <w:tabs>
          <w:tab w:val="left" w:pos="720"/>
          <w:tab w:val="left" w:pos="1440"/>
          <w:tab w:val="left" w:pos="2160"/>
          <w:tab w:val="left" w:pos="2991"/>
        </w:tabs>
        <w:jc w:val="both"/>
        <w:rPr>
          <w:rFonts w:ascii="Times New Roman" w:eastAsia="Times New Roman" w:hAnsi="Times New Roman" w:cs="Times New Roman"/>
          <w:noProof/>
          <w:color w:val="212529"/>
          <w:sz w:val="18"/>
          <w:szCs w:val="18"/>
        </w:rPr>
      </w:pPr>
      <w:r w:rsidRPr="00E77C6E">
        <w:rPr>
          <w:noProof/>
        </w:rPr>
        <w:drawing>
          <wp:anchor distT="0" distB="0" distL="114300" distR="114300" simplePos="0" relativeHeight="251667968" behindDoc="0" locked="0" layoutInCell="1" allowOverlap="1" wp14:anchorId="72F58509" wp14:editId="294289F6">
            <wp:simplePos x="0" y="0"/>
            <wp:positionH relativeFrom="column">
              <wp:posOffset>592606</wp:posOffset>
            </wp:positionH>
            <wp:positionV relativeFrom="paragraph">
              <wp:posOffset>-103187</wp:posOffset>
            </wp:positionV>
            <wp:extent cx="1035050" cy="1501140"/>
            <wp:effectExtent l="0" t="4445" r="8255" b="825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810" t="3013" r="9943" b="8217"/>
                    <a:stretch/>
                  </pic:blipFill>
                  <pic:spPr bwMode="auto">
                    <a:xfrm rot="5400000">
                      <a:off x="0" y="0"/>
                      <a:ext cx="1035050" cy="15011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3AF3" w:rsidRPr="00E77C6E">
        <w:rPr>
          <w:rFonts w:ascii="Times New Roman" w:eastAsia="Times New Roman" w:hAnsi="Times New Roman" w:cs="Times New Roman"/>
          <w:noProof/>
          <w:color w:val="212529"/>
          <w:sz w:val="18"/>
          <w:szCs w:val="18"/>
        </w:rPr>
        <mc:AlternateContent>
          <mc:Choice Requires="wps">
            <w:drawing>
              <wp:anchor distT="0" distB="0" distL="114300" distR="114300" simplePos="0" relativeHeight="251650560" behindDoc="0" locked="0" layoutInCell="1" allowOverlap="1" wp14:anchorId="4D8263BE" wp14:editId="78B37DB4">
                <wp:simplePos x="0" y="0"/>
                <wp:positionH relativeFrom="column">
                  <wp:posOffset>347345</wp:posOffset>
                </wp:positionH>
                <wp:positionV relativeFrom="paragraph">
                  <wp:posOffset>96520</wp:posOffset>
                </wp:positionV>
                <wp:extent cx="2314575" cy="1065530"/>
                <wp:effectExtent l="0" t="0" r="0" b="0"/>
                <wp:wrapTight wrapText="bothSides">
                  <wp:wrapPolygon edited="0">
                    <wp:start x="356" y="1159"/>
                    <wp:lineTo x="356" y="20467"/>
                    <wp:lineTo x="20978" y="20467"/>
                    <wp:lineTo x="20978" y="1159"/>
                    <wp:lineTo x="356" y="1159"/>
                  </wp:wrapPolygon>
                </wp:wrapTight>
                <wp:docPr id="10" name="Rectangle 10"/>
                <wp:cNvGraphicFramePr/>
                <a:graphic xmlns:a="http://schemas.openxmlformats.org/drawingml/2006/main">
                  <a:graphicData uri="http://schemas.microsoft.com/office/word/2010/wordprocessingShape">
                    <wps:wsp>
                      <wps:cNvSpPr/>
                      <wps:spPr>
                        <a:xfrm>
                          <a:off x="0" y="0"/>
                          <a:ext cx="2314575" cy="1065530"/>
                        </a:xfrm>
                        <a:prstGeom prst="rect">
                          <a:avLst/>
                        </a:prstGeom>
                        <a:noFill/>
                        <a:ln>
                          <a:noFill/>
                        </a:ln>
                      </wps:spPr>
                      <wps:txbx>
                        <w:txbxContent>
                          <w:p w14:paraId="6DEEB46D" w14:textId="77777777" w:rsidR="00745F4A" w:rsidRDefault="00745F4A">
                            <w:pPr>
                              <w:spacing w:after="0" w:line="240" w:lineRule="auto"/>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4D8263BE" id="Rectangle 10" o:spid="_x0000_s1033" style="position:absolute;left:0;text-align:left;margin-left:27.35pt;margin-top:7.6pt;width:182.25pt;height:83.9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" filled="f" stroked="f">
                <v:textbox inset="2.53958mm,2.53958mm,2.53958mm,2.53958mm">
                  <w:txbxContent>
                    <w:p w14:paraId="6DEEB46D" w14:textId="77777777" w:rsidR="00745F4A" w:rsidRDefault="00745F4A">
                      <w:pPr>
                        <w:spacing w:after="0" w:line="240" w:lineRule="auto"/>
                        <w:textDirection w:val="btLr"/>
                      </w:pPr>
                    </w:p>
                  </w:txbxContent>
                </v:textbox>
                <w10:wrap type="tight"/>
              </v:rect>
            </w:pict>
          </mc:Fallback>
        </mc:AlternateContent>
      </w:r>
      <w:r w:rsidR="00A33AF3" w:rsidRPr="00E77C6E">
        <w:rPr>
          <w:rFonts w:ascii="Times New Roman" w:eastAsia="Times New Roman" w:hAnsi="Times New Roman" w:cs="Times New Roman"/>
          <w:noProof/>
          <w:color w:val="212529"/>
          <w:sz w:val="18"/>
          <w:szCs w:val="18"/>
        </w:rPr>
        <mc:AlternateContent>
          <mc:Choice Requires="wps">
            <w:drawing>
              <wp:anchor distT="0" distB="0" distL="114300" distR="114300" simplePos="0" relativeHeight="251654656" behindDoc="0" locked="0" layoutInCell="1" allowOverlap="1" wp14:anchorId="1931F9AC" wp14:editId="18EA6358">
                <wp:simplePos x="0" y="0"/>
                <wp:positionH relativeFrom="column">
                  <wp:posOffset>2187528</wp:posOffset>
                </wp:positionH>
                <wp:positionV relativeFrom="paragraph">
                  <wp:posOffset>235908</wp:posOffset>
                </wp:positionV>
                <wp:extent cx="166691" cy="213648"/>
                <wp:effectExtent l="19050" t="19050" r="24130" b="53340"/>
                <wp:wrapTight wrapText="bothSides">
                  <wp:wrapPolygon edited="0">
                    <wp:start x="16264" y="26643"/>
                    <wp:lineTo x="26349" y="9033"/>
                    <wp:lineTo x="28124" y="1203"/>
                    <wp:lineTo x="19091" y="-1943"/>
                    <wp:lineTo x="2757" y="2930"/>
                    <wp:lineTo x="-269" y="8213"/>
                    <wp:lineTo x="-4061" y="19565"/>
                    <wp:lineTo x="16264" y="26643"/>
                  </wp:wrapPolygon>
                </wp:wrapTight>
                <wp:docPr id="19" name="Teardrop 19"/>
                <wp:cNvGraphicFramePr/>
                <a:graphic xmlns:a="http://schemas.openxmlformats.org/drawingml/2006/main">
                  <a:graphicData uri="http://schemas.microsoft.com/office/word/2010/wordprocessingShape">
                    <wps:wsp>
                      <wps:cNvSpPr/>
                      <wps:spPr>
                        <a:xfrm rot="9356191">
                          <a:off x="0" y="0"/>
                          <a:ext cx="166691" cy="213648"/>
                        </a:xfrm>
                        <a:prstGeom prst="teardrop">
                          <a:avLst>
                            <a:gd name="adj" fmla="val 100000"/>
                          </a:avLst>
                        </a:prstGeom>
                        <a:solidFill>
                          <a:srgbClr val="FEE599"/>
                        </a:solidFill>
                        <a:ln w="9525" cap="flat" cmpd="sng">
                          <a:solidFill>
                            <a:schemeClr val="dk1"/>
                          </a:solidFill>
                          <a:prstDash val="solid"/>
                          <a:miter lim="800000"/>
                          <a:headEnd type="none" w="sm" len="sm"/>
                          <a:tailEnd type="none" w="sm" len="sm"/>
                        </a:ln>
                      </wps:spPr>
                      <wps:txbx>
                        <w:txbxContent>
                          <w:p w14:paraId="23BB8216" w14:textId="77777777" w:rsidR="00745F4A" w:rsidRDefault="00745F4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shape w14:anchorId="1931F9AC" id="Teardrop 19" o:spid="_x0000_s1034" style="position:absolute;left:0;text-align:left;margin-left:172.25pt;margin-top:18.6pt;width:13.15pt;height:16.8pt;rotation:10219456fd;z-index:251654656;visibility:visible;mso-wrap-style:square;mso-wrap-distance-left:9pt;mso-wrap-distance-top:0;mso-wrap-distance-right:9pt;mso-wrap-distance-bottom:0;mso-position-horizontal:absolute;mso-position-horizontal-relative:text;mso-position-vertical:absolute;mso-position-vertical-relative:text;v-text-anchor:middle" coordsize="166691,21364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" adj="-11796480,,5400" path="m,106824c,47827,37315,,83346,r83345,l166691,106824v,58997,-37315,106824,-83346,106824c37314,213648,-1,165821,-1,106824r1,xe" fillcolor="#fee599" strokecolor="black [3200]">
                <v:stroke startarrowwidth="narrow" startarrowlength="short" endarrowwidth="narrow" endarrowlength="short" joinstyle="miter"/>
                <v:formulas/>
                <v:path arrowok="t" o:connecttype="custom" o:connectlocs="0,106824;83346,0;166691,0;166691,106824;83345,213648;-1,106824;0,106824" o:connectangles="0,0,0,0,0,0,0" textboxrect="0,0,166691,213648"/>
                <v:textbox inset="2.53958mm,2.53958mm,2.53958mm,2.53958mm">
                  <w:txbxContent>
                    <w:p w14:paraId="23BB8216" w14:textId="77777777" w:rsidR="00745F4A" w:rsidRDefault="00745F4A">
                      <w:pPr>
                        <w:spacing w:after="0" w:line="240" w:lineRule="auto"/>
                        <w:textDirection w:val="btLr"/>
                      </w:pPr>
                    </w:p>
                  </w:txbxContent>
                </v:textbox>
                <w10:wrap type="tight"/>
              </v:shape>
            </w:pict>
          </mc:Fallback>
        </mc:AlternateContent>
      </w:r>
      <w:r w:rsidR="00A33AF3" w:rsidRPr="00E77C6E">
        <w:rPr>
          <w:rFonts w:ascii="Times New Roman" w:eastAsia="Times New Roman" w:hAnsi="Times New Roman" w:cs="Times New Roman"/>
          <w:noProof/>
          <w:color w:val="212529"/>
          <w:sz w:val="18"/>
          <w:szCs w:val="18"/>
        </w:rPr>
        <mc:AlternateContent>
          <mc:Choice Requires="wps">
            <w:drawing>
              <wp:anchor distT="0" distB="0" distL="114300" distR="114300" simplePos="0" relativeHeight="251649536" behindDoc="0" locked="0" layoutInCell="1" allowOverlap="1" wp14:anchorId="240D6FB4" wp14:editId="72F1F1AB">
                <wp:simplePos x="0" y="0"/>
                <wp:positionH relativeFrom="column">
                  <wp:posOffset>499110</wp:posOffset>
                </wp:positionH>
                <wp:positionV relativeFrom="paragraph">
                  <wp:posOffset>80011</wp:posOffset>
                </wp:positionV>
                <wp:extent cx="2105711" cy="1078230"/>
                <wp:effectExtent l="0" t="0" r="0" b="0"/>
                <wp:wrapTight wrapText="bothSides">
                  <wp:wrapPolygon edited="0">
                    <wp:start x="391" y="1145"/>
                    <wp:lineTo x="391" y="20226"/>
                    <wp:lineTo x="20910" y="20226"/>
                    <wp:lineTo x="20910" y="1145"/>
                    <wp:lineTo x="391" y="1145"/>
                  </wp:wrapPolygon>
                </wp:wrapTight>
                <wp:docPr id="8" name="Rectangle 8"/>
                <wp:cNvGraphicFramePr/>
                <a:graphic xmlns:a="http://schemas.openxmlformats.org/drawingml/2006/main">
                  <a:graphicData uri="http://schemas.microsoft.com/office/word/2010/wordprocessingShape">
                    <wps:wsp>
                      <wps:cNvSpPr/>
                      <wps:spPr>
                        <a:xfrm>
                          <a:off x="0" y="0"/>
                          <a:ext cx="2105711" cy="1078230"/>
                        </a:xfrm>
                        <a:prstGeom prst="rect">
                          <a:avLst/>
                        </a:prstGeom>
                        <a:noFill/>
                        <a:ln>
                          <a:noFill/>
                        </a:ln>
                      </wps:spPr>
                      <wps:txbx>
                        <w:txbxContent>
                          <w:p w14:paraId="4C6B71B6" w14:textId="77777777" w:rsidR="00745F4A" w:rsidRDefault="00745F4A">
                            <w:pPr>
                              <w:spacing w:after="0" w:line="240" w:lineRule="auto"/>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240D6FB4" id="Rectangle 8" o:spid="_x0000_s1035" style="position:absolute;left:0;text-align:left;margin-left:39.3pt;margin-top:6.3pt;width:165.8pt;height:84.9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" filled="f" stroked="f">
                <v:textbox inset="2.53958mm,2.53958mm,2.53958mm,2.53958mm">
                  <w:txbxContent>
                    <w:p w14:paraId="4C6B71B6" w14:textId="77777777" w:rsidR="00745F4A" w:rsidRDefault="00745F4A">
                      <w:pPr>
                        <w:spacing w:after="0" w:line="240" w:lineRule="auto"/>
                        <w:textDirection w:val="btLr"/>
                      </w:pPr>
                    </w:p>
                  </w:txbxContent>
                </v:textbox>
                <w10:wrap type="tight"/>
              </v:rect>
            </w:pict>
          </mc:Fallback>
        </mc:AlternateContent>
      </w:r>
      <w:r w:rsidR="003E24CB" w:rsidRPr="00E77C6E">
        <w:rPr>
          <w:rFonts w:ascii="Times New Roman" w:eastAsia="Times New Roman" w:hAnsi="Times New Roman" w:cs="Times New Roman"/>
          <w:noProof/>
          <w:color w:val="212529"/>
          <w:sz w:val="18"/>
          <w:szCs w:val="18"/>
        </w:rPr>
        <w:tab/>
      </w:r>
      <w:r w:rsidR="003E24CB" w:rsidRPr="00E77C6E">
        <w:rPr>
          <w:rFonts w:ascii="Times New Roman" w:eastAsia="Times New Roman" w:hAnsi="Times New Roman" w:cs="Times New Roman"/>
          <w:noProof/>
          <w:color w:val="212529"/>
          <w:sz w:val="18"/>
          <w:szCs w:val="18"/>
        </w:rPr>
        <w:tab/>
      </w:r>
      <w:r w:rsidR="003E24CB" w:rsidRPr="00E77C6E">
        <w:rPr>
          <w:rFonts w:ascii="Times New Roman" w:eastAsia="Times New Roman" w:hAnsi="Times New Roman" w:cs="Times New Roman"/>
          <w:noProof/>
          <w:color w:val="212529"/>
          <w:sz w:val="18"/>
          <w:szCs w:val="18"/>
        </w:rPr>
        <w:tab/>
      </w:r>
      <w:r w:rsidR="003E24CB" w:rsidRPr="00E77C6E">
        <w:rPr>
          <w:rFonts w:ascii="Times New Roman" w:eastAsia="Times New Roman" w:hAnsi="Times New Roman" w:cs="Times New Roman"/>
          <w:noProof/>
          <w:color w:val="212529"/>
          <w:sz w:val="18"/>
          <w:szCs w:val="18"/>
        </w:rPr>
        <w:tab/>
      </w:r>
      <w:r w:rsidR="003E24CB" w:rsidRPr="00E77C6E">
        <w:rPr>
          <w:noProof/>
        </w:rPr>
        <w:drawing>
          <wp:anchor distT="0" distB="0" distL="114300" distR="114300" simplePos="0" relativeHeight="251661824" behindDoc="0" locked="0" layoutInCell="1" hidden="0" allowOverlap="1" wp14:anchorId="6822C7DC" wp14:editId="46D130FF">
            <wp:simplePos x="0" y="0"/>
            <wp:positionH relativeFrom="column">
              <wp:posOffset>3501714</wp:posOffset>
            </wp:positionH>
            <wp:positionV relativeFrom="paragraph">
              <wp:posOffset>76092</wp:posOffset>
            </wp:positionV>
            <wp:extent cx="1619348" cy="1092734"/>
            <wp:effectExtent l="0" t="0" r="0" b="0"/>
            <wp:wrapNone/>
            <wp:docPr id="59"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6"/>
                    <a:srcRect l="41173" r="826"/>
                    <a:stretch>
                      <a:fillRect/>
                    </a:stretch>
                  </pic:blipFill>
                  <pic:spPr>
                    <a:xfrm>
                      <a:off x="0" y="0"/>
                      <a:ext cx="1619348" cy="1092734"/>
                    </a:xfrm>
                    <a:prstGeom prst="rect">
                      <a:avLst/>
                    </a:prstGeom>
                    <a:ln/>
                  </pic:spPr>
                </pic:pic>
              </a:graphicData>
            </a:graphic>
          </wp:anchor>
        </w:drawing>
      </w:r>
    </w:p>
    <w:p w14:paraId="2B15F2FE" w14:textId="77777777" w:rsidR="00745F4A" w:rsidRPr="00E77C6E" w:rsidRDefault="00A33AF3">
      <w:pPr>
        <w:tabs>
          <w:tab w:val="left" w:pos="6145"/>
        </w:tabs>
        <w:jc w:val="both"/>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noProof/>
          <w:color w:val="212529"/>
          <w:sz w:val="18"/>
          <w:szCs w:val="18"/>
        </w:rPr>
        <mc:AlternateContent>
          <mc:Choice Requires="wps">
            <w:drawing>
              <wp:anchor distT="0" distB="0" distL="114300" distR="114300" simplePos="0" relativeHeight="251668992" behindDoc="0" locked="0" layoutInCell="1" allowOverlap="1" wp14:anchorId="33D9F650" wp14:editId="6251747C">
                <wp:simplePos x="0" y="0"/>
                <wp:positionH relativeFrom="column">
                  <wp:posOffset>803910</wp:posOffset>
                </wp:positionH>
                <wp:positionV relativeFrom="paragraph">
                  <wp:posOffset>64770</wp:posOffset>
                </wp:positionV>
                <wp:extent cx="1050290" cy="161925"/>
                <wp:effectExtent l="0" t="0" r="35560" b="28575"/>
                <wp:wrapTight wrapText="bothSides">
                  <wp:wrapPolygon edited="0">
                    <wp:start x="21600" y="21600"/>
                    <wp:lineTo x="21600" y="13976"/>
                    <wp:lineTo x="2011" y="-1271"/>
                    <wp:lineTo x="-340" y="-1271"/>
                    <wp:lineTo x="-340" y="3812"/>
                    <wp:lineTo x="9063" y="13976"/>
                    <wp:lineTo x="18858" y="21600"/>
                    <wp:lineTo x="21600" y="21600"/>
                  </wp:wrapPolygon>
                </wp:wrapTight>
                <wp:docPr id="23" name="Straight Arrow Connector 23"/>
                <wp:cNvGraphicFramePr/>
                <a:graphic xmlns:a="http://schemas.openxmlformats.org/drawingml/2006/main">
                  <a:graphicData uri="http://schemas.microsoft.com/office/word/2010/wordprocessingShape">
                    <wps:wsp>
                      <wps:cNvCnPr/>
                      <wps:spPr>
                        <a:xfrm rot="10800000" flipH="1" flipV="1">
                          <a:off x="0" y="0"/>
                          <a:ext cx="1050290" cy="161925"/>
                        </a:xfrm>
                        <a:prstGeom prst="straightConnector1">
                          <a:avLst/>
                        </a:prstGeom>
                        <a:noFill/>
                        <a:ln w="9525" cap="flat" cmpd="sng">
                          <a:solidFill>
                            <a:schemeClr val="dk1"/>
                          </a:solidFill>
                          <a:prstDash val="solid"/>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76AEB644" id="_x0000_t32" coordsize="21600,21600" o:spt="32" o:oned="t" path="m,l21600,21600e" filled="f">
                <v:path arrowok="t" fillok="f" o:connecttype="none"/>
                <o:lock v:ext="edit" shapetype="t"/>
              </v:shapetype>
              <v:shape id="Straight Arrow Connector 23" o:spid="_x0000_s1026" type="#_x0000_t32" style="position:absolute;margin-left:63.3pt;margin-top:5.1pt;width:82.7pt;height:12.75pt;rotation:180;flip:x y;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" strokecolor="black [3200]">
                <v:stroke startarrowwidth="narrow" startarrowlength="short" endarrowwidth="narrow" endarrowlength="short" joinstyle="miter"/>
                <w10:wrap type="tight"/>
              </v:shape>
            </w:pict>
          </mc:Fallback>
        </mc:AlternateContent>
      </w:r>
      <w:r w:rsidRPr="00E77C6E">
        <w:rPr>
          <w:rFonts w:ascii="Times New Roman" w:eastAsia="Times New Roman" w:hAnsi="Times New Roman" w:cs="Times New Roman"/>
          <w:noProof/>
          <w:color w:val="212529"/>
          <w:sz w:val="18"/>
          <w:szCs w:val="18"/>
        </w:rPr>
        <mc:AlternateContent>
          <mc:Choice Requires="wps">
            <w:drawing>
              <wp:anchor distT="0" distB="0" distL="114300" distR="114300" simplePos="0" relativeHeight="251653632" behindDoc="0" locked="0" layoutInCell="1" allowOverlap="1" wp14:anchorId="495B25E6" wp14:editId="69EEAEAF">
                <wp:simplePos x="0" y="0"/>
                <wp:positionH relativeFrom="column">
                  <wp:posOffset>1884658</wp:posOffset>
                </wp:positionH>
                <wp:positionV relativeFrom="paragraph">
                  <wp:posOffset>196557</wp:posOffset>
                </wp:positionV>
                <wp:extent cx="195590" cy="160541"/>
                <wp:effectExtent l="17780" t="20320" r="69850" b="12700"/>
                <wp:wrapTight wrapText="bothSides">
                  <wp:wrapPolygon edited="0">
                    <wp:start x="-6072" y="12576"/>
                    <wp:lineTo x="4306" y="21359"/>
                    <wp:lineTo x="15349" y="24451"/>
                    <wp:lineTo x="24932" y="7539"/>
                    <wp:lineTo x="20408" y="-2545"/>
                    <wp:lineTo x="10030" y="-11329"/>
                    <wp:lineTo x="3510" y="-4337"/>
                    <wp:lineTo x="-6072" y="12576"/>
                  </wp:wrapPolygon>
                </wp:wrapTight>
                <wp:docPr id="17" name="Teardrop 17"/>
                <wp:cNvGraphicFramePr/>
                <a:graphic xmlns:a="http://schemas.openxmlformats.org/drawingml/2006/main">
                  <a:graphicData uri="http://schemas.microsoft.com/office/word/2010/wordprocessingShape">
                    <wps:wsp>
                      <wps:cNvSpPr/>
                      <wps:spPr>
                        <a:xfrm rot="3317873">
                          <a:off x="0" y="0"/>
                          <a:ext cx="195590" cy="160541"/>
                        </a:xfrm>
                        <a:prstGeom prst="teardrop">
                          <a:avLst>
                            <a:gd name="adj" fmla="val 100000"/>
                          </a:avLst>
                        </a:prstGeom>
                        <a:solidFill>
                          <a:srgbClr val="FEE599"/>
                        </a:solidFill>
                        <a:ln w="9525" cap="flat" cmpd="sng">
                          <a:solidFill>
                            <a:schemeClr val="dk1"/>
                          </a:solidFill>
                          <a:prstDash val="solid"/>
                          <a:miter lim="800000"/>
                          <a:headEnd type="none" w="sm" len="sm"/>
                          <a:tailEnd type="none" w="sm" len="sm"/>
                        </a:ln>
                      </wps:spPr>
                      <wps:txbx>
                        <w:txbxContent>
                          <w:p w14:paraId="108BF4A4" w14:textId="77777777" w:rsidR="00745F4A" w:rsidRDefault="00745F4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shape w14:anchorId="495B25E6" id="Teardrop 17" o:spid="_x0000_s1036" style="position:absolute;left:0;text-align:left;margin-left:148.4pt;margin-top:15.5pt;width:15.4pt;height:12.65pt;rotation:3624002fd;z-index:251653632;visibility:visible;mso-wrap-style:square;mso-wrap-distance-left:9pt;mso-wrap-distance-top:0;mso-wrap-distance-right:9pt;mso-wrap-distance-bottom:0;mso-position-horizontal:absolute;mso-position-horizontal-relative:text;mso-position-vertical:absolute;mso-position-vertical-relative:text;v-text-anchor:middle" coordsize="195590,160541"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" adj="-11796480,,5400" path="m,80271c,35939,43784,,97795,r97795,l195590,80271v,44332,-43784,80271,-97795,80271c43784,160542,,124603,,80271xe" fillcolor="#fee599" strokecolor="black [3200]">
                <v:stroke startarrowwidth="narrow" startarrowlength="short" endarrowwidth="narrow" endarrowlength="short" joinstyle="miter"/>
                <v:formulas/>
                <v:path arrowok="t" o:connecttype="custom" o:connectlocs="0,80271;97795,0;195590,0;195590,80271;97795,160542;0,80271" o:connectangles="0,0,0,0,0,0" textboxrect="0,0,195590,160541"/>
                <v:textbox inset="2.53958mm,2.53958mm,2.53958mm,2.53958mm">
                  <w:txbxContent>
                    <w:p w14:paraId="108BF4A4" w14:textId="77777777" w:rsidR="00745F4A" w:rsidRDefault="00745F4A">
                      <w:pPr>
                        <w:spacing w:after="0" w:line="240" w:lineRule="auto"/>
                        <w:textDirection w:val="btLr"/>
                      </w:pPr>
                    </w:p>
                  </w:txbxContent>
                </v:textbox>
                <w10:wrap type="tight"/>
              </v:shape>
            </w:pict>
          </mc:Fallback>
        </mc:AlternateContent>
      </w:r>
      <w:r w:rsidRPr="00E77C6E">
        <w:rPr>
          <w:rFonts w:ascii="Times New Roman" w:eastAsia="Times New Roman" w:hAnsi="Times New Roman" w:cs="Times New Roman"/>
          <w:noProof/>
          <w:color w:val="212529"/>
          <w:sz w:val="18"/>
          <w:szCs w:val="18"/>
        </w:rPr>
        <mc:AlternateContent>
          <mc:Choice Requires="wps">
            <w:drawing>
              <wp:anchor distT="0" distB="0" distL="114300" distR="114300" simplePos="0" relativeHeight="251655680" behindDoc="0" locked="0" layoutInCell="1" allowOverlap="1" wp14:anchorId="7DE8DD3B" wp14:editId="04B05029">
                <wp:simplePos x="0" y="0"/>
                <wp:positionH relativeFrom="column">
                  <wp:posOffset>1998504</wp:posOffset>
                </wp:positionH>
                <wp:positionV relativeFrom="paragraph">
                  <wp:posOffset>37058</wp:posOffset>
                </wp:positionV>
                <wp:extent cx="195590" cy="160541"/>
                <wp:effectExtent l="17780" t="20320" r="12700" b="31750"/>
                <wp:wrapTight wrapText="bothSides">
                  <wp:wrapPolygon edited="0">
                    <wp:start x="289" y="23212"/>
                    <wp:lineTo x="1534" y="28125"/>
                    <wp:lineTo x="17612" y="22040"/>
                    <wp:lineTo x="24407" y="14085"/>
                    <wp:lineTo x="20050" y="-3109"/>
                    <wp:lineTo x="-4067" y="6018"/>
                    <wp:lineTo x="-2822" y="10930"/>
                    <wp:lineTo x="289" y="23212"/>
                  </wp:wrapPolygon>
                </wp:wrapTight>
                <wp:docPr id="18" name="Teardrop 18"/>
                <wp:cNvGraphicFramePr/>
                <a:graphic xmlns:a="http://schemas.openxmlformats.org/drawingml/2006/main">
                  <a:graphicData uri="http://schemas.microsoft.com/office/word/2010/wordprocessingShape">
                    <wps:wsp>
                      <wps:cNvSpPr/>
                      <wps:spPr>
                        <a:xfrm rot="6432282">
                          <a:off x="0" y="0"/>
                          <a:ext cx="195590" cy="160541"/>
                        </a:xfrm>
                        <a:prstGeom prst="teardrop">
                          <a:avLst>
                            <a:gd name="adj" fmla="val 100000"/>
                          </a:avLst>
                        </a:prstGeom>
                        <a:solidFill>
                          <a:srgbClr val="FEE599"/>
                        </a:solidFill>
                        <a:ln w="9525" cap="flat" cmpd="sng">
                          <a:solidFill>
                            <a:schemeClr val="dk1"/>
                          </a:solidFill>
                          <a:prstDash val="solid"/>
                          <a:miter lim="800000"/>
                          <a:headEnd type="none" w="sm" len="sm"/>
                          <a:tailEnd type="none" w="sm" len="sm"/>
                        </a:ln>
                      </wps:spPr>
                      <wps:txbx>
                        <w:txbxContent>
                          <w:p w14:paraId="61015D87" w14:textId="77777777" w:rsidR="00745F4A" w:rsidRDefault="00745F4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shape w14:anchorId="7DE8DD3B" id="Teardrop 18" o:spid="_x0000_s1037" style="position:absolute;left:0;text-align:left;margin-left:157.35pt;margin-top:2.9pt;width:15.4pt;height:12.65pt;rotation:7025767fd;z-index:251655680;visibility:visible;mso-wrap-style:square;mso-wrap-distance-left:9pt;mso-wrap-distance-top:0;mso-wrap-distance-right:9pt;mso-wrap-distance-bottom:0;mso-position-horizontal:absolute;mso-position-horizontal-relative:text;mso-position-vertical:absolute;mso-position-vertical-relative:text;v-text-anchor:middle" coordsize="195590,160541"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" adj="-11796480,,5400" path="m,80271c,35939,43784,,97795,r97795,l195590,80271v,44332,-43784,80271,-97795,80271c43784,160542,,124603,,80271xe" fillcolor="#fee599" strokecolor="black [3200]">
                <v:stroke startarrowwidth="narrow" startarrowlength="short" endarrowwidth="narrow" endarrowlength="short" joinstyle="miter"/>
                <v:formulas/>
                <v:path arrowok="t" o:connecttype="custom" o:connectlocs="0,80271;97795,0;195590,0;195590,80271;97795,160542;0,80271" o:connectangles="0,0,0,0,0,0" textboxrect="0,0,195590,160541"/>
                <v:textbox inset="2.53958mm,2.53958mm,2.53958mm,2.53958mm">
                  <w:txbxContent>
                    <w:p w14:paraId="61015D87" w14:textId="77777777" w:rsidR="00745F4A" w:rsidRDefault="00745F4A">
                      <w:pPr>
                        <w:spacing w:after="0" w:line="240" w:lineRule="auto"/>
                        <w:textDirection w:val="btLr"/>
                      </w:pPr>
                    </w:p>
                  </w:txbxContent>
                </v:textbox>
                <w10:wrap type="tight"/>
              </v:shape>
            </w:pict>
          </mc:Fallback>
        </mc:AlternateContent>
      </w:r>
      <w:r w:rsidRPr="00E77C6E">
        <w:rPr>
          <w:rFonts w:ascii="Times New Roman" w:eastAsia="Times New Roman" w:hAnsi="Times New Roman" w:cs="Times New Roman"/>
          <w:noProof/>
          <w:color w:val="212529"/>
          <w:sz w:val="18"/>
          <w:szCs w:val="18"/>
        </w:rPr>
        <mc:AlternateContent>
          <mc:Choice Requires="wps">
            <w:drawing>
              <wp:anchor distT="0" distB="0" distL="114300" distR="114300" simplePos="0" relativeHeight="251656704" behindDoc="0" locked="0" layoutInCell="1" allowOverlap="1" wp14:anchorId="5BF3E867" wp14:editId="7AFFED89">
                <wp:simplePos x="0" y="0"/>
                <wp:positionH relativeFrom="column">
                  <wp:posOffset>2092337</wp:posOffset>
                </wp:positionH>
                <wp:positionV relativeFrom="paragraph">
                  <wp:posOffset>240101</wp:posOffset>
                </wp:positionV>
                <wp:extent cx="192295" cy="231809"/>
                <wp:effectExtent l="0" t="0" r="17780" b="15875"/>
                <wp:wrapTight wrapText="bothSides">
                  <wp:wrapPolygon edited="0">
                    <wp:start x="0" y="0"/>
                    <wp:lineTo x="0" y="21304"/>
                    <wp:lineTo x="21457" y="21304"/>
                    <wp:lineTo x="21457" y="0"/>
                    <wp:lineTo x="0" y="0"/>
                  </wp:wrapPolygon>
                </wp:wrapTight>
                <wp:docPr id="21" name="Octagon 21"/>
                <wp:cNvGraphicFramePr/>
                <a:graphic xmlns:a="http://schemas.openxmlformats.org/drawingml/2006/main">
                  <a:graphicData uri="http://schemas.microsoft.com/office/word/2010/wordprocessingShape">
                    <wps:wsp>
                      <wps:cNvSpPr/>
                      <wps:spPr>
                        <a:xfrm>
                          <a:off x="0" y="0"/>
                          <a:ext cx="192295" cy="231809"/>
                        </a:xfrm>
                        <a:prstGeom prst="octagon">
                          <a:avLst>
                            <a:gd name="adj" fmla="val 29289"/>
                          </a:avLst>
                        </a:prstGeom>
                        <a:gradFill>
                          <a:gsLst>
                            <a:gs pos="0">
                              <a:srgbClr val="FFDC9B"/>
                            </a:gs>
                            <a:gs pos="50000">
                              <a:srgbClr val="FFD68D"/>
                            </a:gs>
                            <a:gs pos="100000">
                              <a:srgbClr val="FFD478"/>
                            </a:gs>
                          </a:gsLst>
                          <a:lin ang="5400000" scaled="0"/>
                        </a:gradFill>
                        <a:ln w="9525" cap="flat" cmpd="sng">
                          <a:solidFill>
                            <a:schemeClr val="accent4"/>
                          </a:solidFill>
                          <a:prstDash val="solid"/>
                          <a:miter lim="800000"/>
                          <a:headEnd type="none" w="sm" len="sm"/>
                          <a:tailEnd type="none" w="sm" len="sm"/>
                        </a:ln>
                      </wps:spPr>
                      <wps:txbx>
                        <w:txbxContent>
                          <w:p w14:paraId="6F55E838" w14:textId="77777777" w:rsidR="00745F4A" w:rsidRDefault="00745F4A">
                            <w:pPr>
                              <w:spacing w:line="258" w:lineRule="auto"/>
                              <w:jc w:val="center"/>
                              <w:textDirection w:val="btLr"/>
                            </w:pPr>
                          </w:p>
                        </w:txbxContent>
                      </wps:txbx>
                      <wps:bodyPr spcFirstLastPara="1" wrap="square" lIns="56725" tIns="28350" rIns="56725" bIns="28350" anchor="ctr" anchorCtr="0">
                        <a:noAutofit/>
                      </wps:bodyPr>
                    </wps:wsp>
                  </a:graphicData>
                </a:graphic>
              </wp:anchor>
            </w:drawing>
          </mc:Choice>
          <mc:Fallback>
            <w:pict>
              <v:shapetype w14:anchorId="5BF3E867" id="_x0000_t10" coordsize="21600,21600" o:spt="10" adj="6326" path="m@0,l0@0,0@2@0,21600@1,21600,21600@2,21600@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2700,2700,18900,18900;5400,5400,16200,16200"/>
                <v:handles>
                  <v:h position="#0,topLeft" switch="" xrange="0,10800"/>
                </v:handles>
              </v:shapetype>
              <v:shape id="Octagon 21" o:spid="_x0000_s1038" type="#_x0000_t10" style="position:absolute;left:0;text-align:left;margin-left:164.75pt;margin-top:18.9pt;width:15.15pt;height:18.25pt;z-index:251656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" fillcolor="#ffdc9b" strokecolor="#ffc000 [3207]">
                <v:fill color2="#ffd478" colors="0 #ffdc9b;.5 #ffd68d;1 #ffd478" focus="100%" type="gradient">
                  <o:fill v:ext="view" type="gradientUnscaled"/>
                </v:fill>
                <v:stroke startarrowwidth="narrow" startarrowlength="short" endarrowwidth="narrow" endarrowlength="short"/>
                <v:textbox inset="1.57569mm,.7875mm,1.57569mm,.7875mm">
                  <w:txbxContent>
                    <w:p w14:paraId="6F55E838" w14:textId="77777777" w:rsidR="00745F4A" w:rsidRDefault="00745F4A">
                      <w:pPr>
                        <w:spacing w:line="258" w:lineRule="auto"/>
                        <w:jc w:val="center"/>
                        <w:textDirection w:val="btLr"/>
                      </w:pPr>
                    </w:p>
                  </w:txbxContent>
                </v:textbox>
                <w10:wrap type="tight"/>
              </v:shape>
            </w:pict>
          </mc:Fallback>
        </mc:AlternateContent>
      </w:r>
      <w:r w:rsidRPr="00E77C6E">
        <w:rPr>
          <w:rFonts w:ascii="Times New Roman" w:eastAsia="Times New Roman" w:hAnsi="Times New Roman" w:cs="Times New Roman"/>
          <w:noProof/>
          <w:color w:val="212529"/>
          <w:sz w:val="18"/>
          <w:szCs w:val="18"/>
        </w:rPr>
        <mc:AlternateContent>
          <mc:Choice Requires="wps">
            <w:drawing>
              <wp:anchor distT="0" distB="0" distL="114300" distR="114300" simplePos="0" relativeHeight="251658752" behindDoc="0" locked="0" layoutInCell="1" allowOverlap="1" wp14:anchorId="0729DE0E" wp14:editId="4748AD43">
                <wp:simplePos x="0" y="0"/>
                <wp:positionH relativeFrom="column">
                  <wp:posOffset>2315724</wp:posOffset>
                </wp:positionH>
                <wp:positionV relativeFrom="paragraph">
                  <wp:posOffset>153366</wp:posOffset>
                </wp:positionV>
                <wp:extent cx="160644" cy="195241"/>
                <wp:effectExtent l="57150" t="19050" r="11430" b="14605"/>
                <wp:wrapTight wrapText="bothSides">
                  <wp:wrapPolygon edited="0">
                    <wp:start x="21803" y="21128"/>
                    <wp:lineTo x="33775" y="17280"/>
                    <wp:lineTo x="23460" y="-4340"/>
                    <wp:lineTo x="18672" y="-2800"/>
                    <wp:lineTo x="-2878" y="4127"/>
                    <wp:lineTo x="11288" y="22242"/>
                    <wp:lineTo x="12226" y="24207"/>
                    <wp:lineTo x="21803" y="21128"/>
                  </wp:wrapPolygon>
                </wp:wrapTight>
                <wp:docPr id="22" name="Teardrop 22"/>
                <wp:cNvGraphicFramePr/>
                <a:graphic xmlns:a="http://schemas.openxmlformats.org/drawingml/2006/main">
                  <a:graphicData uri="http://schemas.microsoft.com/office/word/2010/wordprocessingShape">
                    <wps:wsp>
                      <wps:cNvSpPr/>
                      <wps:spPr>
                        <a:xfrm rot="12083189">
                          <a:off x="0" y="0"/>
                          <a:ext cx="160644" cy="195241"/>
                        </a:xfrm>
                        <a:prstGeom prst="teardrop">
                          <a:avLst>
                            <a:gd name="adj" fmla="val 100000"/>
                          </a:avLst>
                        </a:prstGeom>
                        <a:solidFill>
                          <a:srgbClr val="FEE599"/>
                        </a:solidFill>
                        <a:ln w="9525" cap="flat" cmpd="sng">
                          <a:solidFill>
                            <a:schemeClr val="dk1"/>
                          </a:solidFill>
                          <a:prstDash val="solid"/>
                          <a:miter lim="800000"/>
                          <a:headEnd type="none" w="sm" len="sm"/>
                          <a:tailEnd type="none" w="sm" len="sm"/>
                        </a:ln>
                      </wps:spPr>
                      <wps:txbx>
                        <w:txbxContent>
                          <w:p w14:paraId="09193B0C" w14:textId="77777777" w:rsidR="00745F4A" w:rsidRDefault="00745F4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shape w14:anchorId="0729DE0E" id="Teardrop 22" o:spid="_x0000_s1039" style="position:absolute;left:0;text-align:left;margin-left:182.35pt;margin-top:12.1pt;width:12.65pt;height:15.35pt;rotation:-10394895fd;z-index:251658752;visibility:visible;mso-wrap-style:square;mso-wrap-distance-left:9pt;mso-wrap-distance-top:0;mso-wrap-distance-right:9pt;mso-wrap-distance-bottom:0;mso-position-horizontal:absolute;mso-position-horizontal-relative:text;mso-position-vertical:absolute;mso-position-vertical-relative:text;v-text-anchor:middle" coordsize="160644,195241"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" adj="-11796480,,5400" path="m,97621c,43706,35961,,80322,r80322,l160644,97621v,53915,-35961,97621,-80322,97621c35961,195242,,151536,,97621xe" fillcolor="#fee599" strokecolor="black [3200]">
                <v:stroke startarrowwidth="narrow" startarrowlength="short" endarrowwidth="narrow" endarrowlength="short" joinstyle="miter"/>
                <v:formulas/>
                <v:path arrowok="t" o:connecttype="custom" o:connectlocs="0,97621;80322,0;160644,0;160644,97621;80322,195242;0,97621" o:connectangles="0,0,0,0,0,0" textboxrect="0,0,160644,195241"/>
                <v:textbox inset="2.53958mm,2.53958mm,2.53958mm,2.53958mm">
                  <w:txbxContent>
                    <w:p w14:paraId="09193B0C" w14:textId="77777777" w:rsidR="00745F4A" w:rsidRDefault="00745F4A">
                      <w:pPr>
                        <w:spacing w:after="0" w:line="240" w:lineRule="auto"/>
                        <w:textDirection w:val="btLr"/>
                      </w:pPr>
                    </w:p>
                  </w:txbxContent>
                </v:textbox>
                <w10:wrap type="tight"/>
              </v:shape>
            </w:pict>
          </mc:Fallback>
        </mc:AlternateContent>
      </w:r>
      <w:r w:rsidR="003E24CB" w:rsidRPr="00E77C6E">
        <w:rPr>
          <w:rFonts w:ascii="Times New Roman" w:eastAsia="Times New Roman" w:hAnsi="Times New Roman" w:cs="Times New Roman"/>
          <w:noProof/>
          <w:color w:val="212529"/>
          <w:sz w:val="18"/>
          <w:szCs w:val="18"/>
        </w:rPr>
        <w:tab/>
      </w:r>
    </w:p>
    <w:p w14:paraId="0417B8D8" w14:textId="77777777" w:rsidR="00745F4A" w:rsidRPr="00E77C6E" w:rsidRDefault="00A33AF3">
      <w:pPr>
        <w:tabs>
          <w:tab w:val="left" w:pos="3794"/>
        </w:tabs>
        <w:jc w:val="both"/>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noProof/>
          <w:color w:val="212529"/>
          <w:sz w:val="18"/>
          <w:szCs w:val="18"/>
        </w:rPr>
        <mc:AlternateContent>
          <mc:Choice Requires="wps">
            <w:drawing>
              <wp:anchor distT="0" distB="0" distL="114300" distR="114300" simplePos="0" relativeHeight="251651584" behindDoc="0" locked="0" layoutInCell="1" allowOverlap="1" wp14:anchorId="4A314B46" wp14:editId="4A2BACFE">
                <wp:simplePos x="0" y="0"/>
                <wp:positionH relativeFrom="column">
                  <wp:posOffset>2302980</wp:posOffset>
                </wp:positionH>
                <wp:positionV relativeFrom="paragraph">
                  <wp:posOffset>120063</wp:posOffset>
                </wp:positionV>
                <wp:extent cx="195493" cy="160437"/>
                <wp:effectExtent l="55563" t="20637" r="13017" b="13018"/>
                <wp:wrapTight wrapText="bothSides">
                  <wp:wrapPolygon edited="0">
                    <wp:start x="28083" y="3169"/>
                    <wp:lineTo x="27047" y="-242"/>
                    <wp:lineTo x="15540" y="-6686"/>
                    <wp:lineTo x="5224" y="-3974"/>
                    <wp:lineTo x="-1829" y="14717"/>
                    <wp:lineTo x="19267" y="26532"/>
                    <wp:lineTo x="28083" y="3169"/>
                  </wp:wrapPolygon>
                </wp:wrapTight>
                <wp:docPr id="14" name="Teardrop 14"/>
                <wp:cNvGraphicFramePr/>
                <a:graphic xmlns:a="http://schemas.openxmlformats.org/drawingml/2006/main">
                  <a:graphicData uri="http://schemas.microsoft.com/office/word/2010/wordprocessingShape">
                    <wps:wsp>
                      <wps:cNvSpPr/>
                      <wps:spPr>
                        <a:xfrm rot="14718618">
                          <a:off x="0" y="0"/>
                          <a:ext cx="195493" cy="160437"/>
                        </a:xfrm>
                        <a:prstGeom prst="teardrop">
                          <a:avLst>
                            <a:gd name="adj" fmla="val 100000"/>
                          </a:avLst>
                        </a:prstGeom>
                        <a:solidFill>
                          <a:srgbClr val="FEE599"/>
                        </a:solidFill>
                        <a:ln w="9525" cap="flat" cmpd="sng">
                          <a:solidFill>
                            <a:schemeClr val="dk1"/>
                          </a:solidFill>
                          <a:prstDash val="solid"/>
                          <a:miter lim="800000"/>
                          <a:headEnd type="none" w="sm" len="sm"/>
                          <a:tailEnd type="none" w="sm" len="sm"/>
                        </a:ln>
                      </wps:spPr>
                      <wps:txbx>
                        <w:txbxContent>
                          <w:p w14:paraId="61083525" w14:textId="77777777" w:rsidR="00745F4A" w:rsidRDefault="00745F4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shape w14:anchorId="4A314B46" id="Teardrop 14" o:spid="_x0000_s1040" style="position:absolute;left:0;text-align:left;margin-left:181.35pt;margin-top:9.45pt;width:15.4pt;height:12.65pt;rotation:-7516304fd;z-index:251651584;visibility:visible;mso-wrap-style:square;mso-wrap-distance-left:9pt;mso-wrap-distance-top:0;mso-wrap-distance-right:9pt;mso-wrap-distance-bottom:0;mso-position-horizontal:absolute;mso-position-horizontal-relative:text;mso-position-vertical:absolute;mso-position-vertical-relative:text;v-text-anchor:middle" coordsize="195493,160437"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" adj="-11796480,,5400" path="m,80219c,35915,43763,,97747,r97746,l195493,80219v,44304,-43763,80219,-97747,80219c43762,160438,-1,124523,-1,80219r1,xe" fillcolor="#fee599" strokecolor="black [3200]">
                <v:stroke startarrowwidth="narrow" startarrowlength="short" endarrowwidth="narrow" endarrowlength="short" joinstyle="miter"/>
                <v:formulas/>
                <v:path arrowok="t" o:connecttype="custom" o:connectlocs="0,80219;97747,0;195493,0;195493,80219;97746,160438;-1,80219;0,80219" o:connectangles="0,0,0,0,0,0,0" textboxrect="0,0,195493,160437"/>
                <v:textbox inset="2.53958mm,2.53958mm,2.53958mm,2.53958mm">
                  <w:txbxContent>
                    <w:p w14:paraId="61083525" w14:textId="77777777" w:rsidR="00745F4A" w:rsidRDefault="00745F4A">
                      <w:pPr>
                        <w:spacing w:after="0" w:line="240" w:lineRule="auto"/>
                        <w:textDirection w:val="btLr"/>
                      </w:pPr>
                    </w:p>
                  </w:txbxContent>
                </v:textbox>
                <w10:wrap type="tight"/>
              </v:shape>
            </w:pict>
          </mc:Fallback>
        </mc:AlternateContent>
      </w:r>
      <w:r w:rsidRPr="00E77C6E">
        <w:rPr>
          <w:rFonts w:ascii="Times New Roman" w:eastAsia="Times New Roman" w:hAnsi="Times New Roman" w:cs="Times New Roman"/>
          <w:noProof/>
          <w:color w:val="212529"/>
          <w:sz w:val="18"/>
          <w:szCs w:val="18"/>
        </w:rPr>
        <mc:AlternateContent>
          <mc:Choice Requires="wps">
            <w:drawing>
              <wp:anchor distT="0" distB="0" distL="114300" distR="114300" simplePos="0" relativeHeight="251652608" behindDoc="0" locked="0" layoutInCell="1" allowOverlap="1" wp14:anchorId="0194BD81" wp14:editId="08987B52">
                <wp:simplePos x="0" y="0"/>
                <wp:positionH relativeFrom="column">
                  <wp:posOffset>1917741</wp:posOffset>
                </wp:positionH>
                <wp:positionV relativeFrom="paragraph">
                  <wp:posOffset>133057</wp:posOffset>
                </wp:positionV>
                <wp:extent cx="160724" cy="195368"/>
                <wp:effectExtent l="19050" t="19050" r="48895" b="14605"/>
                <wp:wrapTight wrapText="bothSides">
                  <wp:wrapPolygon edited="0">
                    <wp:start x="-1011" y="-65"/>
                    <wp:lineTo x="-5979" y="965"/>
                    <wp:lineTo x="893" y="23482"/>
                    <wp:lineTo x="23248" y="18848"/>
                    <wp:lineTo x="21969" y="-2651"/>
                    <wp:lineTo x="21344" y="-4698"/>
                    <wp:lineTo x="13892" y="-3154"/>
                    <wp:lineTo x="-1011" y="-65"/>
                  </wp:wrapPolygon>
                </wp:wrapTight>
                <wp:docPr id="15" name="Teardrop 15"/>
                <wp:cNvGraphicFramePr/>
                <a:graphic xmlns:a="http://schemas.openxmlformats.org/drawingml/2006/main">
                  <a:graphicData uri="http://schemas.microsoft.com/office/word/2010/wordprocessingShape">
                    <wps:wsp>
                      <wps:cNvSpPr/>
                      <wps:spPr>
                        <a:xfrm rot="847059">
                          <a:off x="0" y="0"/>
                          <a:ext cx="160724" cy="195368"/>
                        </a:xfrm>
                        <a:prstGeom prst="teardrop">
                          <a:avLst>
                            <a:gd name="adj" fmla="val 100000"/>
                          </a:avLst>
                        </a:prstGeom>
                        <a:solidFill>
                          <a:srgbClr val="FEE599"/>
                        </a:solidFill>
                        <a:ln w="9525" cap="flat" cmpd="sng">
                          <a:solidFill>
                            <a:schemeClr val="dk1"/>
                          </a:solidFill>
                          <a:prstDash val="solid"/>
                          <a:miter lim="800000"/>
                          <a:headEnd type="none" w="sm" len="sm"/>
                          <a:tailEnd type="none" w="sm" len="sm"/>
                        </a:ln>
                      </wps:spPr>
                      <wps:txbx>
                        <w:txbxContent>
                          <w:p w14:paraId="77E36C78" w14:textId="77777777" w:rsidR="00745F4A" w:rsidRDefault="00745F4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shape w14:anchorId="0194BD81" id="Teardrop 15" o:spid="_x0000_s1041" style="position:absolute;left:0;text-align:left;margin-left:151pt;margin-top:10.5pt;width:12.65pt;height:15.4pt;rotation:925214fd;z-index:251652608;visibility:visible;mso-wrap-style:square;mso-wrap-distance-left:9pt;mso-wrap-distance-top:0;mso-wrap-distance-right:9pt;mso-wrap-distance-bottom:0;mso-position-horizontal:absolute;mso-position-horizontal-relative:text;mso-position-vertical:absolute;mso-position-vertical-relative:text;v-text-anchor:middle" coordsize="160724,19536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" adj="-11796480,,5400" path="m,97684c,43735,35979,,80362,r80362,l160724,97684v,53949,-35979,97684,-80362,97684c35979,195368,,151633,,97684xe" fillcolor="#fee599" strokecolor="black [3200]">
                <v:stroke startarrowwidth="narrow" startarrowlength="short" endarrowwidth="narrow" endarrowlength="short" joinstyle="miter"/>
                <v:formulas/>
                <v:path arrowok="t" o:connecttype="custom" o:connectlocs="0,97684;80362,0;160724,0;160724,97684;80362,195368;0,97684" o:connectangles="0,0,0,0,0,0" textboxrect="0,0,160724,195368"/>
                <v:textbox inset="2.53958mm,2.53958mm,2.53958mm,2.53958mm">
                  <w:txbxContent>
                    <w:p w14:paraId="77E36C78" w14:textId="77777777" w:rsidR="00745F4A" w:rsidRDefault="00745F4A">
                      <w:pPr>
                        <w:spacing w:after="0" w:line="240" w:lineRule="auto"/>
                        <w:textDirection w:val="btLr"/>
                      </w:pPr>
                    </w:p>
                  </w:txbxContent>
                </v:textbox>
                <w10:wrap type="tight"/>
              </v:shape>
            </w:pict>
          </mc:Fallback>
        </mc:AlternateContent>
      </w:r>
    </w:p>
    <w:p w14:paraId="1D1ADD49" w14:textId="77777777" w:rsidR="00745F4A" w:rsidRPr="00E77C6E" w:rsidRDefault="00A33AF3">
      <w:pPr>
        <w:tabs>
          <w:tab w:val="left" w:pos="3794"/>
        </w:tabs>
        <w:jc w:val="both"/>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noProof/>
          <w:color w:val="212529"/>
          <w:sz w:val="18"/>
          <w:szCs w:val="18"/>
        </w:rPr>
        <mc:AlternateContent>
          <mc:Choice Requires="wps">
            <w:drawing>
              <wp:anchor distT="0" distB="0" distL="114300" distR="114300" simplePos="0" relativeHeight="251659776" behindDoc="0" locked="0" layoutInCell="1" allowOverlap="1" wp14:anchorId="46A2EF43" wp14:editId="5CBFB39B">
                <wp:simplePos x="0" y="0"/>
                <wp:positionH relativeFrom="column">
                  <wp:posOffset>2041154</wp:posOffset>
                </wp:positionH>
                <wp:positionV relativeFrom="paragraph">
                  <wp:posOffset>21992</wp:posOffset>
                </wp:positionV>
                <wp:extent cx="160724" cy="195368"/>
                <wp:effectExtent l="19050" t="57150" r="29845" b="14605"/>
                <wp:wrapTight wrapText="bothSides">
                  <wp:wrapPolygon edited="0">
                    <wp:start x="16084" y="-7107"/>
                    <wp:lineTo x="10423" y="-7822"/>
                    <wp:lineTo x="-1413" y="5961"/>
                    <wp:lineTo x="-3150" y="15292"/>
                    <wp:lineTo x="11485" y="23827"/>
                    <wp:lineTo x="23932" y="12985"/>
                    <wp:lineTo x="28628" y="209"/>
                    <wp:lineTo x="16084" y="-7107"/>
                  </wp:wrapPolygon>
                </wp:wrapTight>
                <wp:docPr id="16" name="Teardrop 16"/>
                <wp:cNvGraphicFramePr/>
                <a:graphic xmlns:a="http://schemas.openxmlformats.org/drawingml/2006/main">
                  <a:graphicData uri="http://schemas.microsoft.com/office/word/2010/wordprocessingShape">
                    <wps:wsp>
                      <wps:cNvSpPr/>
                      <wps:spPr>
                        <a:xfrm rot="19482856">
                          <a:off x="0" y="0"/>
                          <a:ext cx="160724" cy="195368"/>
                        </a:xfrm>
                        <a:prstGeom prst="teardrop">
                          <a:avLst>
                            <a:gd name="adj" fmla="val 100000"/>
                          </a:avLst>
                        </a:prstGeom>
                        <a:solidFill>
                          <a:srgbClr val="FEE599"/>
                        </a:solidFill>
                        <a:ln w="9525" cap="flat" cmpd="sng">
                          <a:solidFill>
                            <a:schemeClr val="dk1"/>
                          </a:solidFill>
                          <a:prstDash val="solid"/>
                          <a:miter lim="800000"/>
                          <a:headEnd type="none" w="sm" len="sm"/>
                          <a:tailEnd type="none" w="sm" len="sm"/>
                        </a:ln>
                      </wps:spPr>
                      <wps:txbx>
                        <w:txbxContent>
                          <w:p w14:paraId="28B2D909" w14:textId="77777777" w:rsidR="00745F4A" w:rsidRDefault="00745F4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shape w14:anchorId="46A2EF43" id="Teardrop 16" o:spid="_x0000_s1042" style="position:absolute;left:0;text-align:left;margin-left:160.7pt;margin-top:1.75pt;width:12.65pt;height:15.4pt;rotation:-2312486fd;z-index:251659776;visibility:visible;mso-wrap-style:square;mso-wrap-distance-left:9pt;mso-wrap-distance-top:0;mso-wrap-distance-right:9pt;mso-wrap-distance-bottom:0;mso-position-horizontal:absolute;mso-position-horizontal-relative:text;mso-position-vertical:absolute;mso-position-vertical-relative:text;v-text-anchor:middle" coordsize="160724,19536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" adj="-11796480,,5400" path="m,97684c,43735,35979,,80362,r80362,l160724,97684v,53949,-35979,97684,-80362,97684c35979,195368,,151633,,97684xe" fillcolor="#fee599" strokecolor="black [3200]">
                <v:stroke startarrowwidth="narrow" startarrowlength="short" endarrowwidth="narrow" endarrowlength="short" joinstyle="miter"/>
                <v:formulas/>
                <v:path arrowok="t" o:connecttype="custom" o:connectlocs="0,97684;80362,0;160724,0;160724,97684;80362,195368;0,97684" o:connectangles="0,0,0,0,0,0" textboxrect="0,0,160724,195368"/>
                <v:textbox inset="2.53958mm,2.53958mm,2.53958mm,2.53958mm">
                  <w:txbxContent>
                    <w:p w14:paraId="28B2D909" w14:textId="77777777" w:rsidR="00745F4A" w:rsidRDefault="00745F4A">
                      <w:pPr>
                        <w:spacing w:after="0" w:line="240" w:lineRule="auto"/>
                        <w:textDirection w:val="btLr"/>
                      </w:pPr>
                    </w:p>
                  </w:txbxContent>
                </v:textbox>
                <w10:wrap type="tight"/>
              </v:shape>
            </w:pict>
          </mc:Fallback>
        </mc:AlternateContent>
      </w:r>
      <w:r w:rsidRPr="00E77C6E">
        <w:rPr>
          <w:rFonts w:ascii="Times New Roman" w:eastAsia="Times New Roman" w:hAnsi="Times New Roman" w:cs="Times New Roman"/>
          <w:noProof/>
          <w:color w:val="212529"/>
          <w:sz w:val="18"/>
          <w:szCs w:val="18"/>
        </w:rPr>
        <mc:AlternateContent>
          <mc:Choice Requires="wps">
            <w:drawing>
              <wp:anchor distT="0" distB="0" distL="114300" distR="114300" simplePos="0" relativeHeight="251660800" behindDoc="0" locked="0" layoutInCell="1" allowOverlap="1" wp14:anchorId="6A1E8B90" wp14:editId="415A31B4">
                <wp:simplePos x="0" y="0"/>
                <wp:positionH relativeFrom="column">
                  <wp:posOffset>2185298</wp:posOffset>
                </wp:positionH>
                <wp:positionV relativeFrom="paragraph">
                  <wp:posOffset>30547</wp:posOffset>
                </wp:positionV>
                <wp:extent cx="195590" cy="160541"/>
                <wp:effectExtent l="17780" t="39370" r="12700" b="12700"/>
                <wp:wrapTight wrapText="bothSides">
                  <wp:wrapPolygon edited="0">
                    <wp:start x="21192" y="-6359"/>
                    <wp:lineTo x="20349" y="-8715"/>
                    <wp:lineTo x="-2781" y="3655"/>
                    <wp:lineTo x="4809" y="24857"/>
                    <wp:lineTo x="27939" y="12488"/>
                    <wp:lineTo x="25409" y="5420"/>
                    <wp:lineTo x="21192" y="-6359"/>
                  </wp:wrapPolygon>
                </wp:wrapTight>
                <wp:docPr id="20" name="Teardrop 20"/>
                <wp:cNvGraphicFramePr/>
                <a:graphic xmlns:a="http://schemas.openxmlformats.org/drawingml/2006/main">
                  <a:graphicData uri="http://schemas.microsoft.com/office/word/2010/wordprocessingShape">
                    <wps:wsp>
                      <wps:cNvSpPr/>
                      <wps:spPr>
                        <a:xfrm rot="17617868">
                          <a:off x="0" y="0"/>
                          <a:ext cx="195590" cy="160541"/>
                        </a:xfrm>
                        <a:prstGeom prst="teardrop">
                          <a:avLst>
                            <a:gd name="adj" fmla="val 100000"/>
                          </a:avLst>
                        </a:prstGeom>
                        <a:solidFill>
                          <a:srgbClr val="FEE599"/>
                        </a:solidFill>
                        <a:ln w="9525" cap="flat" cmpd="sng">
                          <a:solidFill>
                            <a:schemeClr val="dk1"/>
                          </a:solidFill>
                          <a:prstDash val="solid"/>
                          <a:miter lim="800000"/>
                          <a:headEnd type="none" w="sm" len="sm"/>
                          <a:tailEnd type="none" w="sm" len="sm"/>
                        </a:ln>
                      </wps:spPr>
                      <wps:txbx>
                        <w:txbxContent>
                          <w:p w14:paraId="6F41F94B" w14:textId="77777777" w:rsidR="00745F4A" w:rsidRDefault="00745F4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shape w14:anchorId="6A1E8B90" id="Teardrop 20" o:spid="_x0000_s1043" style="position:absolute;left:0;text-align:left;margin-left:172.05pt;margin-top:2.4pt;width:15.4pt;height:12.65pt;rotation:-4349550fd;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195590,160541"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" adj="-11796480,,5400" path="m,80271c,35939,43784,,97795,r97795,l195590,80271v,44332,-43784,80271,-97795,80271c43784,160542,,124603,,80271xe" fillcolor="#fee599" strokecolor="black [3200]">
                <v:stroke startarrowwidth="narrow" startarrowlength="short" endarrowwidth="narrow" endarrowlength="short" joinstyle="miter"/>
                <v:formulas/>
                <v:path arrowok="t" o:connecttype="custom" o:connectlocs="0,80271;97795,0;195590,0;195590,80271;97795,160542;0,80271" o:connectangles="0,0,0,0,0,0" textboxrect="0,0,195590,160541"/>
                <v:textbox inset="2.53958mm,2.53958mm,2.53958mm,2.53958mm">
                  <w:txbxContent>
                    <w:p w14:paraId="6F41F94B" w14:textId="77777777" w:rsidR="00745F4A" w:rsidRDefault="00745F4A">
                      <w:pPr>
                        <w:spacing w:after="0" w:line="240" w:lineRule="auto"/>
                        <w:textDirection w:val="btLr"/>
                      </w:pPr>
                    </w:p>
                  </w:txbxContent>
                </v:textbox>
                <w10:wrap type="tight"/>
              </v:shape>
            </w:pict>
          </mc:Fallback>
        </mc:AlternateContent>
      </w:r>
    </w:p>
    <w:p w14:paraId="2AA7F072" w14:textId="77777777" w:rsidR="00745F4A" w:rsidRPr="00E77C6E" w:rsidRDefault="00745F4A">
      <w:pPr>
        <w:jc w:val="both"/>
        <w:rPr>
          <w:rFonts w:ascii="Times New Roman" w:eastAsia="Times New Roman" w:hAnsi="Times New Roman" w:cs="Times New Roman"/>
          <w:noProof/>
          <w:color w:val="212529"/>
          <w:sz w:val="18"/>
          <w:szCs w:val="18"/>
        </w:rPr>
      </w:pPr>
    </w:p>
    <w:tbl>
      <w:tblPr>
        <w:tblStyle w:val="a5"/>
        <w:tblW w:w="8794" w:type="dxa"/>
        <w:tblInd w:w="562" w:type="dxa"/>
        <w:tblBorders>
          <w:top w:val="nil"/>
          <w:left w:val="nil"/>
          <w:bottom w:val="nil"/>
          <w:right w:val="nil"/>
          <w:insideH w:val="nil"/>
          <w:insideV w:val="nil"/>
        </w:tblBorders>
        <w:tblLayout w:type="fixed"/>
        <w:tblLook w:val="0400" w:firstRow="0" w:lastRow="0" w:firstColumn="0" w:lastColumn="0" w:noHBand="0" w:noVBand="1"/>
      </w:tblPr>
      <w:tblGrid>
        <w:gridCol w:w="4536"/>
        <w:gridCol w:w="4258"/>
      </w:tblGrid>
      <w:tr w:rsidR="00745F4A" w:rsidRPr="00E77C6E" w14:paraId="03956685" w14:textId="77777777">
        <w:tc>
          <w:tcPr>
            <w:tcW w:w="4536" w:type="dxa"/>
          </w:tcPr>
          <w:p w14:paraId="07BFFE5D" w14:textId="0E11DCD3" w:rsidR="00745F4A" w:rsidRPr="00E77C6E" w:rsidRDefault="003E24CB">
            <w:pPr>
              <w:jc w:val="both"/>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b/>
                <w:noProof/>
                <w:color w:val="212529"/>
                <w:sz w:val="18"/>
                <w:szCs w:val="18"/>
              </w:rPr>
              <w:t>Figure 11</w:t>
            </w:r>
            <w:r w:rsidRPr="00E77C6E">
              <w:rPr>
                <w:rFonts w:ascii="Times New Roman" w:eastAsia="Times New Roman" w:hAnsi="Times New Roman" w:cs="Times New Roman"/>
                <w:noProof/>
                <w:color w:val="212529"/>
                <w:sz w:val="18"/>
                <w:szCs w:val="18"/>
              </w:rPr>
              <w:t xml:space="preserve">. </w:t>
            </w:r>
            <w:r w:rsidR="007F1C0C">
              <w:rPr>
                <w:rFonts w:ascii="Times New Roman" w:eastAsia="Times New Roman" w:hAnsi="Times New Roman" w:cs="Times New Roman"/>
                <w:noProof/>
                <w:color w:val="212529"/>
                <w:sz w:val="18"/>
                <w:szCs w:val="18"/>
                <w:lang w:val="en-US"/>
              </w:rPr>
              <w:t>N</w:t>
            </w:r>
            <w:r w:rsidRPr="007F1C0C">
              <w:rPr>
                <w:rFonts w:ascii="Times New Roman" w:eastAsia="Times New Roman" w:hAnsi="Times New Roman" w:cs="Times New Roman"/>
                <w:i/>
                <w:iCs/>
                <w:noProof/>
                <w:color w:val="212529"/>
                <w:sz w:val="18"/>
                <w:szCs w:val="18"/>
              </w:rPr>
              <w:t>ggusu waru</w:t>
            </w:r>
            <w:r w:rsidRPr="00E77C6E">
              <w:rPr>
                <w:rFonts w:ascii="Times New Roman" w:eastAsia="Times New Roman" w:hAnsi="Times New Roman" w:cs="Times New Roman"/>
                <w:noProof/>
                <w:color w:val="212529"/>
                <w:sz w:val="18"/>
                <w:szCs w:val="18"/>
              </w:rPr>
              <w:t xml:space="preserve"> motif (octagonal)</w:t>
            </w:r>
          </w:p>
          <w:p w14:paraId="6B8DEB0F" w14:textId="77777777" w:rsidR="00745F4A" w:rsidRPr="00E77C6E" w:rsidRDefault="003E24CB">
            <w:pPr>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noProof/>
                <w:color w:val="212529"/>
                <w:sz w:val="18"/>
                <w:szCs w:val="18"/>
              </w:rPr>
              <w:t>Source: Author's Document</w:t>
            </w:r>
          </w:p>
        </w:tc>
        <w:tc>
          <w:tcPr>
            <w:tcW w:w="4258" w:type="dxa"/>
          </w:tcPr>
          <w:p w14:paraId="3E7F7DE9" w14:textId="5E514506" w:rsidR="00745F4A" w:rsidRPr="00E77C6E" w:rsidRDefault="003E24CB">
            <w:pPr>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b/>
                <w:noProof/>
                <w:color w:val="212529"/>
                <w:sz w:val="18"/>
                <w:szCs w:val="18"/>
              </w:rPr>
              <w:t>Figure 12.</w:t>
            </w:r>
            <w:r w:rsidR="007F1C0C">
              <w:rPr>
                <w:rFonts w:ascii="Times New Roman" w:eastAsia="Times New Roman" w:hAnsi="Times New Roman" w:cs="Times New Roman"/>
                <w:b/>
                <w:noProof/>
                <w:color w:val="212529"/>
                <w:sz w:val="18"/>
                <w:szCs w:val="18"/>
                <w:lang w:val="en-US"/>
              </w:rPr>
              <w:t xml:space="preserve"> </w:t>
            </w:r>
            <w:r w:rsidRPr="007F1C0C">
              <w:rPr>
                <w:rFonts w:ascii="Times New Roman" w:eastAsia="Times New Roman" w:hAnsi="Times New Roman" w:cs="Times New Roman"/>
                <w:i/>
                <w:iCs/>
                <w:noProof/>
                <w:color w:val="212529"/>
                <w:sz w:val="18"/>
                <w:szCs w:val="18"/>
              </w:rPr>
              <w:t>Kapi keu</w:t>
            </w:r>
            <w:r w:rsidRPr="00E77C6E">
              <w:rPr>
                <w:rFonts w:ascii="Times New Roman" w:eastAsia="Times New Roman" w:hAnsi="Times New Roman" w:cs="Times New Roman"/>
                <w:noProof/>
                <w:color w:val="212529"/>
                <w:sz w:val="18"/>
                <w:szCs w:val="18"/>
              </w:rPr>
              <w:t xml:space="preserve"> motif (crab claw)</w:t>
            </w:r>
            <w:sdt>
              <w:sdtPr>
                <w:rPr>
                  <w:noProof/>
                </w:rPr>
                <w:tag w:val="goog_rdk_0"/>
                <w:id w:val="-1228615530"/>
              </w:sdtPr>
              <w:sdtEndPr/>
              <w:sdtContent/>
            </w:sdt>
          </w:p>
          <w:p w14:paraId="3C0E1701" w14:textId="77777777" w:rsidR="00745F4A" w:rsidRPr="00E77C6E" w:rsidRDefault="003E24CB">
            <w:pPr>
              <w:rPr>
                <w:rFonts w:ascii="Times New Roman" w:eastAsia="Times New Roman" w:hAnsi="Times New Roman" w:cs="Times New Roman"/>
                <w:noProof/>
                <w:color w:val="212529"/>
                <w:sz w:val="18"/>
                <w:szCs w:val="18"/>
              </w:rPr>
            </w:pPr>
            <w:r w:rsidRPr="00E77C6E">
              <w:rPr>
                <w:rFonts w:ascii="Times New Roman" w:eastAsia="Times New Roman" w:hAnsi="Times New Roman" w:cs="Times New Roman"/>
                <w:noProof/>
                <w:color w:val="212529"/>
                <w:sz w:val="18"/>
                <w:szCs w:val="18"/>
              </w:rPr>
              <w:t>Source: Author's Documentation</w:t>
            </w:r>
          </w:p>
        </w:tc>
      </w:tr>
    </w:tbl>
    <w:p w14:paraId="158AB80A" w14:textId="77777777" w:rsidR="00745F4A" w:rsidRPr="00E77C6E" w:rsidRDefault="00745F4A">
      <w:pPr>
        <w:jc w:val="both"/>
        <w:rPr>
          <w:rFonts w:ascii="Times New Roman" w:eastAsia="Times New Roman" w:hAnsi="Times New Roman" w:cs="Times New Roman"/>
          <w:noProof/>
          <w:color w:val="212529"/>
        </w:rPr>
      </w:pPr>
    </w:p>
    <w:p w14:paraId="05C30232" w14:textId="6C02E633" w:rsidR="00745F4A" w:rsidRPr="00E77C6E" w:rsidRDefault="00887D72">
      <w:pPr>
        <w:spacing w:line="240" w:lineRule="auto"/>
        <w:jc w:val="both"/>
        <w:rPr>
          <w:rFonts w:ascii="Times New Roman" w:eastAsia="Times New Roman" w:hAnsi="Times New Roman" w:cs="Times New Roman"/>
          <w:noProof/>
          <w:color w:val="212529"/>
        </w:rPr>
      </w:pPr>
      <w:r w:rsidRPr="00887D72">
        <w:rPr>
          <w:rFonts w:ascii="Times New Roman" w:eastAsia="Times New Roman" w:hAnsi="Times New Roman" w:cs="Times New Roman"/>
          <w:noProof/>
          <w:color w:val="212529"/>
        </w:rPr>
        <w:t xml:space="preserve">In the Bima woven motif there are no sources explaining the caste differences of the wearer, although functionally the Bima woven fabric has similarities with the gotya woven fabric in Bali which has personal, social and physical function values ​​(Prayatna et al., 2021), but has a symbolic value. Bima's woven cloth motif is not like Javanese batik motifs. At the time of the 8th Sultan Hamengkubuwono, the symbolic meaning of classical batik motifs was used as a guide and order of life derived from the aesthetics, work ethic, and way of life of the Javanese bourgeoisie. Classical batik motifs represent a function and meaning in the palace community system in the past through parts that include names, types, colors, patterns and patterns of classical batik cloth, even batik at that time as a symbol of the legitimacy of power, and differentiating social status in society. Java, so it is cult by ordinary people as a splendor and social control (Roykhan, 2019). Although Van Braam Moris once mentioned the differences in clothing between ordinary people and the bourgeoisie in Bima, he only revealed that the way of weaving the Bima people was still very simple and rough and only worn by ordinary people, but he did not explain the differences in detail in the motifs. which is the basis of this difference. Even the informant's sources cannot provide certainty on this difference, because the application of motifs to Bima's woven cloth is not venerated to anyone, even though in court circles the symbols or motifs applied use a lot of </w:t>
      </w:r>
      <w:r w:rsidRPr="00887D72">
        <w:rPr>
          <w:rFonts w:ascii="Times New Roman" w:eastAsia="Times New Roman" w:hAnsi="Times New Roman" w:cs="Times New Roman"/>
          <w:i/>
          <w:iCs/>
          <w:noProof/>
          <w:color w:val="212529"/>
        </w:rPr>
        <w:t>satako</w:t>
      </w:r>
      <w:r w:rsidRPr="00887D72">
        <w:rPr>
          <w:rFonts w:ascii="Times New Roman" w:eastAsia="Times New Roman" w:hAnsi="Times New Roman" w:cs="Times New Roman"/>
          <w:noProof/>
          <w:color w:val="212529"/>
        </w:rPr>
        <w:t xml:space="preserve"> flower motifs (a sprig) but the use of these motifs also used by ordinary people. The difference is only in the quality of the cloth used by the priyayi group with the common people, whether Bima is still in the status of a kingdom or after the entry of Islam and formed a sultanate. Although in the social life of the Bima community there are three prominent classifications, namely at the first level occupied by the Sultan and officials from the nobility level known as </w:t>
      </w:r>
      <w:r w:rsidRPr="00887D72">
        <w:rPr>
          <w:rFonts w:ascii="Times New Roman" w:eastAsia="Times New Roman" w:hAnsi="Times New Roman" w:cs="Times New Roman"/>
          <w:i/>
          <w:iCs/>
          <w:noProof/>
          <w:color w:val="212529"/>
        </w:rPr>
        <w:t>Ruma</w:t>
      </w:r>
      <w:r w:rsidRPr="00887D72">
        <w:rPr>
          <w:rFonts w:ascii="Times New Roman" w:eastAsia="Times New Roman" w:hAnsi="Times New Roman" w:cs="Times New Roman"/>
          <w:noProof/>
          <w:color w:val="212529"/>
        </w:rPr>
        <w:t xml:space="preserve"> and </w:t>
      </w:r>
      <w:r w:rsidRPr="00887D72">
        <w:rPr>
          <w:rFonts w:ascii="Times New Roman" w:eastAsia="Times New Roman" w:hAnsi="Times New Roman" w:cs="Times New Roman"/>
          <w:i/>
          <w:iCs/>
          <w:noProof/>
          <w:color w:val="212529"/>
        </w:rPr>
        <w:t>Rato</w:t>
      </w:r>
      <w:r w:rsidRPr="00887D72">
        <w:rPr>
          <w:rFonts w:ascii="Times New Roman" w:eastAsia="Times New Roman" w:hAnsi="Times New Roman" w:cs="Times New Roman"/>
          <w:noProof/>
          <w:color w:val="212529"/>
        </w:rPr>
        <w:t xml:space="preserve">, the second level is followed by village </w:t>
      </w:r>
      <w:r w:rsidRPr="00887D72">
        <w:rPr>
          <w:rFonts w:ascii="Times New Roman" w:eastAsia="Times New Roman" w:hAnsi="Times New Roman" w:cs="Times New Roman"/>
          <w:noProof/>
          <w:color w:val="212529"/>
        </w:rPr>
        <w:lastRenderedPageBreak/>
        <w:t>heads, religious leaders and independent residents, and the last is a group of people who are pawned. These people were originally free people but as a result of their crimes or violations of the law, they were subject to fines, because they were unable to pay the fines they were pawned and worked as slaves (Zuhdi &amp; Wulandari, 1997).</w:t>
      </w:r>
    </w:p>
    <w:p w14:paraId="2537F23C" w14:textId="0FC0417A" w:rsidR="00745F4A" w:rsidRPr="004B2803" w:rsidRDefault="003E24CB">
      <w:pPr>
        <w:jc w:val="both"/>
        <w:rPr>
          <w:rFonts w:ascii="Times New Roman" w:eastAsia="Times New Roman" w:hAnsi="Times New Roman" w:cs="Times New Roman"/>
          <w:noProof/>
          <w:color w:val="212529"/>
          <w:lang w:val="en-US"/>
        </w:rPr>
      </w:pPr>
      <w:r w:rsidRPr="00E77C6E">
        <w:rPr>
          <w:rFonts w:ascii="Times New Roman" w:eastAsia="Times New Roman" w:hAnsi="Times New Roman" w:cs="Times New Roman"/>
          <w:noProof/>
          <w:color w:val="212529"/>
        </w:rPr>
        <w:t xml:space="preserve">In the 21st century, the development of Bima's weaving motifs has varied, ranging from patterns, types, and colors, to the forms of decorative patterns. The impact of Bima's socio-political changes brought changes to the Bima people's philosophy of life. Customary law based on Islamic law is no longer a legal guide in social life so that the motifs of animals and humans in the plurality of weaver's democratic life can now be seen in the villages of Kale'o and Ntobo, the city of Bima. </w:t>
      </w:r>
      <w:r w:rsidR="004B2803" w:rsidRPr="004B2803">
        <w:rPr>
          <w:rFonts w:ascii="Times New Roman" w:eastAsia="Times New Roman" w:hAnsi="Times New Roman" w:cs="Times New Roman"/>
          <w:noProof/>
          <w:color w:val="212529"/>
        </w:rPr>
        <w:t>The development of this ornamental variety is much influenced by external culture and the interaction of the Bima community with the culture of decorative patterns obtained from commercialized motif books, the lack of knowledge of the craftsmen about the types of philosophical values contained in them, with outside culture through access to information that is available. quickly so that it affects changes in the pictures of woven fabric motifs</w:t>
      </w:r>
      <w:r w:rsidR="004B2803">
        <w:rPr>
          <w:rFonts w:ascii="Times New Roman" w:eastAsia="Times New Roman" w:hAnsi="Times New Roman" w:cs="Times New Roman"/>
          <w:noProof/>
          <w:color w:val="212529"/>
          <w:lang w:val="en-US"/>
        </w:rPr>
        <w:t xml:space="preserve">. </w:t>
      </w:r>
    </w:p>
    <w:p w14:paraId="6E54B8DE" w14:textId="77777777" w:rsidR="00745F4A" w:rsidRPr="00E77C6E" w:rsidRDefault="003E24CB">
      <w:pPr>
        <w:spacing w:line="240" w:lineRule="auto"/>
        <w:jc w:val="both"/>
        <w:rPr>
          <w:rFonts w:ascii="Times New Roman" w:eastAsia="Times New Roman" w:hAnsi="Times New Roman" w:cs="Times New Roman"/>
          <w:noProof/>
          <w:color w:val="212529"/>
          <w:sz w:val="24"/>
          <w:szCs w:val="24"/>
        </w:rPr>
      </w:pPr>
      <w:r w:rsidRPr="00E77C6E">
        <w:rPr>
          <w:rFonts w:ascii="Times New Roman" w:eastAsia="Times New Roman" w:hAnsi="Times New Roman" w:cs="Times New Roman"/>
          <w:b/>
          <w:noProof/>
          <w:color w:val="212529"/>
          <w:sz w:val="24"/>
          <w:szCs w:val="24"/>
        </w:rPr>
        <w:t>CONCLUSION</w:t>
      </w:r>
      <w:r w:rsidRPr="00E77C6E">
        <w:rPr>
          <w:rFonts w:ascii="Times New Roman" w:eastAsia="Times New Roman" w:hAnsi="Times New Roman" w:cs="Times New Roman"/>
          <w:noProof/>
          <w:color w:val="212529"/>
          <w:sz w:val="24"/>
          <w:szCs w:val="24"/>
        </w:rPr>
        <w:t xml:space="preserve"> </w:t>
      </w:r>
    </w:p>
    <w:p w14:paraId="43450B05" w14:textId="08F6499D" w:rsidR="00745F4A" w:rsidRPr="00E77C6E" w:rsidRDefault="008B2504">
      <w:pPr>
        <w:spacing w:line="240" w:lineRule="auto"/>
        <w:jc w:val="both"/>
        <w:rPr>
          <w:rFonts w:ascii="Times New Roman" w:eastAsia="Times New Roman" w:hAnsi="Times New Roman" w:cs="Times New Roman"/>
          <w:noProof/>
          <w:color w:val="212529"/>
        </w:rPr>
      </w:pPr>
      <w:r w:rsidRPr="008B2504">
        <w:rPr>
          <w:rFonts w:ascii="Times New Roman" w:eastAsia="Times New Roman" w:hAnsi="Times New Roman" w:cs="Times New Roman"/>
          <w:noProof/>
          <w:color w:val="212529"/>
        </w:rPr>
        <w:t>Sumbawa Island is like a suburb on the map of Indonesia, this island is known for its multicultural variety of cultures and began to be widely known when entering international trade routes. Before the Dutch, Chinese, Arab, Bugis, Malay and European (Portuguese) traders had already started anchoring on the island of Sumbawa, precisely at Bima Harbor, so that Bima had more direct contact with these explorers. The main commodities in Bima include: cloth, sapan wood, cotton, wax, horses and honey. Bima's woven fabrics are especially admired by the people of Banda and Maluku. The motifs of Bima woven cloth, at first only recognized geometric shapes or primitive images, acculturation of Javanese culture around the XI-XVI centuries made the Bima community recognize the motifs of living beings (realists and naturalists) so that in the application of animal motifs and plants are adapted to freely woven fabric motifs. After the early seventeenth century Bima officially embraced Islam, Bima became a Sultanate system and implemented laws based on customary law and Islamic Shari'a, by stipulating geometric motifs, and stylized plants to prevent the Bima people from returning to the worship of ancestral spirits. through images of living things (fetishism). The results of this study indicate that there is very little historical evidence left in Bima and it is mostly obtained from old literature. For this reason, there needs to be more in-depth research to examine historical facts through archaeological remains and a hermeneutical approach that methodologically allows us to interpret, offer, and understand the content of all existing sources. This study provides an understanding to the Bima community regarding the philosophical values ​​contained in the Bima weaving motif, so that it can show the typical red thread or differences with other regional weaving motifs.</w:t>
      </w:r>
    </w:p>
    <w:p w14:paraId="4AC487B9" w14:textId="63F2158E" w:rsidR="00745F4A" w:rsidRPr="00C62345" w:rsidRDefault="00C62345">
      <w:pPr>
        <w:spacing w:line="240" w:lineRule="auto"/>
        <w:jc w:val="both"/>
        <w:rPr>
          <w:rFonts w:ascii="Times New Roman" w:eastAsia="Times New Roman" w:hAnsi="Times New Roman" w:cs="Times New Roman"/>
          <w:b/>
          <w:noProof/>
          <w:color w:val="212529"/>
          <w:sz w:val="24"/>
          <w:szCs w:val="24"/>
          <w:lang w:val="en-US"/>
        </w:rPr>
      </w:pPr>
      <w:r>
        <w:rPr>
          <w:rFonts w:ascii="Times New Roman" w:eastAsia="Times New Roman" w:hAnsi="Times New Roman" w:cs="Times New Roman"/>
          <w:b/>
          <w:noProof/>
          <w:color w:val="212529"/>
          <w:sz w:val="24"/>
          <w:szCs w:val="24"/>
          <w:lang w:val="en-US"/>
        </w:rPr>
        <w:t xml:space="preserve">ACKNOWLEDGEMENTS </w:t>
      </w:r>
    </w:p>
    <w:p w14:paraId="709793EE" w14:textId="22004500" w:rsidR="00745F4A" w:rsidRPr="00E77C6E" w:rsidRDefault="003E24CB">
      <w:pPr>
        <w:spacing w:line="240" w:lineRule="auto"/>
        <w:jc w:val="both"/>
        <w:rPr>
          <w:rFonts w:ascii="Times New Roman" w:eastAsia="Times New Roman" w:hAnsi="Times New Roman" w:cs="Times New Roman"/>
          <w:noProof/>
          <w:color w:val="212529"/>
        </w:rPr>
      </w:pPr>
      <w:r w:rsidRPr="00E77C6E">
        <w:rPr>
          <w:rFonts w:ascii="Times New Roman" w:eastAsia="Times New Roman" w:hAnsi="Times New Roman" w:cs="Times New Roman"/>
          <w:noProof/>
          <w:color w:val="212529"/>
        </w:rPr>
        <w:t xml:space="preserve">I would like to thank </w:t>
      </w:r>
      <w:r w:rsidR="000F4D00">
        <w:rPr>
          <w:rFonts w:ascii="Times New Roman" w:eastAsia="Times New Roman" w:hAnsi="Times New Roman" w:cs="Times New Roman"/>
          <w:noProof/>
          <w:color w:val="212529"/>
          <w:lang w:val="en-US"/>
        </w:rPr>
        <w:t>Lembaga Pengelolah Dana Pendidikan</w:t>
      </w:r>
      <w:r w:rsidRPr="00E77C6E">
        <w:rPr>
          <w:rFonts w:ascii="Times New Roman" w:eastAsia="Times New Roman" w:hAnsi="Times New Roman" w:cs="Times New Roman"/>
          <w:noProof/>
          <w:color w:val="212529"/>
        </w:rPr>
        <w:t xml:space="preserve"> (LPDP) which has supported the funding during this research</w:t>
      </w:r>
      <w:r w:rsidR="000F4D00">
        <w:rPr>
          <w:rFonts w:ascii="Times New Roman" w:eastAsia="Times New Roman" w:hAnsi="Times New Roman" w:cs="Times New Roman"/>
          <w:noProof/>
          <w:color w:val="212529"/>
          <w:lang w:val="en-US"/>
        </w:rPr>
        <w:t>,</w:t>
      </w:r>
      <w:r w:rsidRPr="00E77C6E">
        <w:rPr>
          <w:rFonts w:ascii="Times New Roman" w:eastAsia="Times New Roman" w:hAnsi="Times New Roman" w:cs="Times New Roman"/>
          <w:noProof/>
          <w:color w:val="212529"/>
        </w:rPr>
        <w:t xml:space="preserve"> </w:t>
      </w:r>
      <w:r w:rsidRPr="00E77C6E">
        <w:rPr>
          <w:rFonts w:ascii="Times New Roman" w:eastAsia="Times New Roman" w:hAnsi="Times New Roman" w:cs="Times New Roman"/>
          <w:noProof/>
          <w:color w:val="212529"/>
          <w:highlight w:val="white"/>
        </w:rPr>
        <w:t>Prof. Dr. Helius Sjamsuddin, MA</w:t>
      </w:r>
      <w:r w:rsidR="000F4D00">
        <w:rPr>
          <w:rFonts w:ascii="Times New Roman" w:eastAsia="Times New Roman" w:hAnsi="Times New Roman" w:cs="Times New Roman"/>
          <w:noProof/>
          <w:color w:val="212529"/>
          <w:lang w:val="en-US"/>
        </w:rPr>
        <w:t xml:space="preserve"> </w:t>
      </w:r>
      <w:r w:rsidRPr="00E77C6E">
        <w:rPr>
          <w:rFonts w:ascii="Times New Roman" w:eastAsia="Times New Roman" w:hAnsi="Times New Roman" w:cs="Times New Roman"/>
          <w:noProof/>
          <w:color w:val="212529"/>
        </w:rPr>
        <w:t xml:space="preserve">as a professor of history from </w:t>
      </w:r>
      <w:r w:rsidR="000F4D00">
        <w:rPr>
          <w:rFonts w:ascii="Times New Roman" w:eastAsia="Times New Roman" w:hAnsi="Times New Roman" w:cs="Times New Roman"/>
          <w:noProof/>
          <w:color w:val="212529"/>
          <w:lang w:val="en-US"/>
        </w:rPr>
        <w:t>Universitas Pendidikan Indonesia</w:t>
      </w:r>
      <w:r w:rsidRPr="00E77C6E">
        <w:rPr>
          <w:rFonts w:ascii="Times New Roman" w:eastAsia="Times New Roman" w:hAnsi="Times New Roman" w:cs="Times New Roman"/>
          <w:noProof/>
          <w:color w:val="212529"/>
        </w:rPr>
        <w:t xml:space="preserve"> willing to provide valuable knowledge and information related to history in Bima so that it can be used in completing information data, also conveyed to Mr. Alan Malingi</w:t>
      </w:r>
      <w:r w:rsidR="00EB4302">
        <w:rPr>
          <w:rFonts w:ascii="Times New Roman" w:eastAsia="Times New Roman" w:hAnsi="Times New Roman" w:cs="Times New Roman"/>
          <w:noProof/>
          <w:color w:val="212529"/>
          <w:lang w:val="en-US"/>
        </w:rPr>
        <w:t xml:space="preserve"> (Ruslan Muhammad)</w:t>
      </w:r>
      <w:r w:rsidRPr="00E77C6E">
        <w:rPr>
          <w:rFonts w:ascii="Times New Roman" w:eastAsia="Times New Roman" w:hAnsi="Times New Roman" w:cs="Times New Roman"/>
          <w:noProof/>
          <w:color w:val="212529"/>
        </w:rPr>
        <w:t xml:space="preserve"> as the head of the Asi Bima museum who has taken the time to provide his knowledge as informants, weaver in Simpasai, Kale'o and Rabadompu villages, who have helped a lot in finding historical sources as well as resource persons in this research.</w:t>
      </w:r>
    </w:p>
    <w:p w14:paraId="0212F57F" w14:textId="77777777" w:rsidR="00745F4A" w:rsidRPr="00E77C6E" w:rsidRDefault="003E24CB">
      <w:pPr>
        <w:spacing w:line="240" w:lineRule="auto"/>
        <w:jc w:val="both"/>
        <w:rPr>
          <w:rFonts w:ascii="Times New Roman" w:eastAsia="Times New Roman" w:hAnsi="Times New Roman" w:cs="Times New Roman"/>
          <w:b/>
          <w:noProof/>
          <w:color w:val="212529"/>
          <w:sz w:val="24"/>
          <w:szCs w:val="24"/>
        </w:rPr>
      </w:pPr>
      <w:r w:rsidRPr="00E77C6E">
        <w:rPr>
          <w:rFonts w:ascii="Times New Roman" w:eastAsia="Times New Roman" w:hAnsi="Times New Roman" w:cs="Times New Roman"/>
          <w:b/>
          <w:noProof/>
          <w:color w:val="212529"/>
          <w:sz w:val="24"/>
          <w:szCs w:val="24"/>
        </w:rPr>
        <w:t>REFERENCES</w:t>
      </w:r>
    </w:p>
    <w:p w14:paraId="1524BFF7" w14:textId="77777777" w:rsidR="004B2803" w:rsidRPr="00E77C6E" w:rsidRDefault="004B2803" w:rsidP="004B2803">
      <w:pPr>
        <w:spacing w:after="120" w:line="240" w:lineRule="auto"/>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highlight w:val="white"/>
        </w:rPr>
        <w:t>Bahauddin, A., &amp; Aldrin, A. (2003). The songket motifs: between reality and belief. </w:t>
      </w:r>
      <w:r w:rsidRPr="00E77C6E">
        <w:rPr>
          <w:rFonts w:ascii="Times New Roman" w:eastAsia="Times New Roman" w:hAnsi="Times New Roman" w:cs="Times New Roman"/>
          <w:i/>
          <w:noProof/>
          <w:color w:val="000000"/>
          <w:highlight w:val="white"/>
        </w:rPr>
        <w:t>Tourism and histories: representations and experiences, University of Lancashire, Preston, UK</w:t>
      </w:r>
      <w:r w:rsidRPr="00E77C6E">
        <w:rPr>
          <w:rFonts w:ascii="Times New Roman" w:eastAsia="Times New Roman" w:hAnsi="Times New Roman" w:cs="Times New Roman"/>
          <w:noProof/>
          <w:color w:val="000000"/>
          <w:highlight w:val="white"/>
        </w:rPr>
        <w:t>, 1-13.</w:t>
      </w:r>
    </w:p>
    <w:p w14:paraId="3DE5254C" w14:textId="77777777" w:rsidR="004B2803" w:rsidRPr="00E77C6E" w:rsidRDefault="004B2803" w:rsidP="004B2803">
      <w:pPr>
        <w:widowControl w:val="0"/>
        <w:spacing w:line="240" w:lineRule="auto"/>
        <w:jc w:val="both"/>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rPr>
        <w:t xml:space="preserve">Chambert-Loir, H. (2004). </w:t>
      </w:r>
      <w:r w:rsidRPr="00E77C6E">
        <w:rPr>
          <w:rFonts w:ascii="Times New Roman" w:eastAsia="Times New Roman" w:hAnsi="Times New Roman" w:cs="Times New Roman"/>
          <w:i/>
          <w:noProof/>
          <w:color w:val="000000"/>
        </w:rPr>
        <w:t>Kerajaan Bima dalam sastra dan sejarah</w:t>
      </w:r>
      <w:r w:rsidRPr="00E77C6E">
        <w:rPr>
          <w:rFonts w:ascii="Times New Roman" w:eastAsia="Times New Roman" w:hAnsi="Times New Roman" w:cs="Times New Roman"/>
          <w:noProof/>
          <w:color w:val="000000"/>
        </w:rPr>
        <w:t xml:space="preserve"> (2nd ed.). Kepustakaan Populer Gramedia.</w:t>
      </w:r>
    </w:p>
    <w:p w14:paraId="1AD4A1CA" w14:textId="77777777" w:rsidR="004B2803" w:rsidRPr="00E77C6E" w:rsidRDefault="004B2803" w:rsidP="004B2803">
      <w:pPr>
        <w:widowControl w:val="0"/>
        <w:spacing w:line="240" w:lineRule="auto"/>
        <w:jc w:val="both"/>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rPr>
        <w:t xml:space="preserve">Chambert-Loir, H., &amp; Maryam, S. (2012). </w:t>
      </w:r>
      <w:r w:rsidRPr="00E77C6E">
        <w:rPr>
          <w:rFonts w:ascii="Times New Roman" w:eastAsia="Times New Roman" w:hAnsi="Times New Roman" w:cs="Times New Roman"/>
          <w:i/>
          <w:noProof/>
          <w:color w:val="000000"/>
        </w:rPr>
        <w:t>Bo’ Sangaji Kai Catatan Kerajaan Bima</w:t>
      </w:r>
      <w:r w:rsidRPr="00E77C6E">
        <w:rPr>
          <w:rFonts w:ascii="Times New Roman" w:eastAsia="Times New Roman" w:hAnsi="Times New Roman" w:cs="Times New Roman"/>
          <w:noProof/>
          <w:color w:val="000000"/>
        </w:rPr>
        <w:t xml:space="preserve"> (2</w:t>
      </w:r>
      <w:r w:rsidRPr="00E77C6E">
        <w:rPr>
          <w:rFonts w:ascii="Times New Roman" w:eastAsia="Times New Roman" w:hAnsi="Times New Roman" w:cs="Times New Roman"/>
          <w:noProof/>
          <w:color w:val="000000"/>
          <w:vertAlign w:val="superscript"/>
        </w:rPr>
        <w:t>nd</w:t>
      </w:r>
      <w:r w:rsidRPr="00E77C6E">
        <w:rPr>
          <w:rFonts w:ascii="Times New Roman" w:eastAsia="Times New Roman" w:hAnsi="Times New Roman" w:cs="Times New Roman"/>
          <w:noProof/>
          <w:color w:val="000000"/>
        </w:rPr>
        <w:t xml:space="preserve"> Ed). Yayasan Pustaka </w:t>
      </w:r>
      <w:r w:rsidRPr="00E77C6E">
        <w:rPr>
          <w:rFonts w:ascii="Times New Roman" w:eastAsia="Times New Roman" w:hAnsi="Times New Roman" w:cs="Times New Roman"/>
          <w:noProof/>
          <w:color w:val="000000"/>
        </w:rPr>
        <w:lastRenderedPageBreak/>
        <w:t>Obor Indonesia.</w:t>
      </w:r>
    </w:p>
    <w:p w14:paraId="6A4F794E" w14:textId="77777777" w:rsidR="004B2803" w:rsidRPr="00E77C6E" w:rsidRDefault="004B2803" w:rsidP="004B2803">
      <w:pPr>
        <w:widowControl w:val="0"/>
        <w:spacing w:line="240" w:lineRule="auto"/>
        <w:jc w:val="both"/>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rPr>
        <w:t xml:space="preserve">Dedy Prayatna, I. W., Santosa, H., &amp; Ratna Cora, T. I. (2021). Perkembangan Fungsi dan Makna Kain Tenun Gotya dalam Industri Fashion. </w:t>
      </w:r>
      <w:r w:rsidRPr="00E77C6E">
        <w:rPr>
          <w:rFonts w:ascii="Times New Roman" w:eastAsia="Times New Roman" w:hAnsi="Times New Roman" w:cs="Times New Roman"/>
          <w:i/>
          <w:noProof/>
          <w:color w:val="000000"/>
        </w:rPr>
        <w:t>Mudra Jurnal Seni Budaya</w:t>
      </w:r>
      <w:r w:rsidRPr="00E77C6E">
        <w:rPr>
          <w:rFonts w:ascii="Times New Roman" w:eastAsia="Times New Roman" w:hAnsi="Times New Roman" w:cs="Times New Roman"/>
          <w:noProof/>
          <w:color w:val="000000"/>
        </w:rPr>
        <w:t xml:space="preserve">, </w:t>
      </w:r>
      <w:r w:rsidRPr="00E77C6E">
        <w:rPr>
          <w:rFonts w:ascii="Times New Roman" w:eastAsia="Times New Roman" w:hAnsi="Times New Roman" w:cs="Times New Roman"/>
          <w:i/>
          <w:noProof/>
          <w:color w:val="000000"/>
        </w:rPr>
        <w:t>36</w:t>
      </w:r>
      <w:r w:rsidRPr="00E77C6E">
        <w:rPr>
          <w:rFonts w:ascii="Times New Roman" w:eastAsia="Times New Roman" w:hAnsi="Times New Roman" w:cs="Times New Roman"/>
          <w:noProof/>
          <w:color w:val="000000"/>
        </w:rPr>
        <w:t>(1), 106–114. https://doi.org/10.31091/mudra.v36i1.1101</w:t>
      </w:r>
    </w:p>
    <w:p w14:paraId="05ED84A6" w14:textId="77777777" w:rsidR="004B2803" w:rsidRPr="00E77C6E" w:rsidRDefault="004B2803" w:rsidP="004B2803">
      <w:pPr>
        <w:widowControl w:val="0"/>
        <w:spacing w:line="240" w:lineRule="auto"/>
        <w:jc w:val="both"/>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rPr>
        <w:t xml:space="preserve">Hitchcock, M. (1987). Michael Hitchcock the Bimanese Kris : </w:t>
      </w:r>
      <w:r w:rsidRPr="00E77C6E">
        <w:rPr>
          <w:rFonts w:ascii="Times New Roman" w:eastAsia="Times New Roman" w:hAnsi="Times New Roman" w:cs="Times New Roman"/>
          <w:i/>
          <w:noProof/>
          <w:color w:val="000000"/>
        </w:rPr>
        <w:t>Bijdragen</w:t>
      </w:r>
      <w:r w:rsidRPr="00E77C6E">
        <w:rPr>
          <w:rFonts w:ascii="Times New Roman" w:eastAsia="Times New Roman" w:hAnsi="Times New Roman" w:cs="Times New Roman"/>
          <w:noProof/>
          <w:color w:val="000000"/>
        </w:rPr>
        <w:t xml:space="preserve">, </w:t>
      </w:r>
      <w:r w:rsidRPr="00E77C6E">
        <w:rPr>
          <w:rFonts w:ascii="Times New Roman" w:eastAsia="Times New Roman" w:hAnsi="Times New Roman" w:cs="Times New Roman"/>
          <w:i/>
          <w:noProof/>
          <w:color w:val="000000"/>
        </w:rPr>
        <w:t>143</w:t>
      </w:r>
      <w:r w:rsidRPr="00E77C6E">
        <w:rPr>
          <w:rFonts w:ascii="Times New Roman" w:eastAsia="Times New Roman" w:hAnsi="Times New Roman" w:cs="Times New Roman"/>
          <w:noProof/>
          <w:color w:val="000000"/>
        </w:rPr>
        <w:t>(1987), 125–140.</w:t>
      </w:r>
    </w:p>
    <w:p w14:paraId="04068995" w14:textId="77777777" w:rsidR="004B2803" w:rsidRPr="00E77C6E" w:rsidRDefault="004B2803" w:rsidP="004B2803">
      <w:pPr>
        <w:widowControl w:val="0"/>
        <w:spacing w:line="240" w:lineRule="auto"/>
        <w:jc w:val="both"/>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rPr>
        <w:t xml:space="preserve">Ismail, H. M., &amp; Malingi, A. (2010). </w:t>
      </w:r>
      <w:r w:rsidRPr="00E77C6E">
        <w:rPr>
          <w:rFonts w:ascii="Times New Roman" w:eastAsia="Times New Roman" w:hAnsi="Times New Roman" w:cs="Times New Roman"/>
          <w:i/>
          <w:noProof/>
          <w:color w:val="000000"/>
        </w:rPr>
        <w:t>Ragam Motif Tenun Bima Dompu</w:t>
      </w:r>
      <w:r w:rsidRPr="00E77C6E">
        <w:rPr>
          <w:rFonts w:ascii="Times New Roman" w:eastAsia="Times New Roman" w:hAnsi="Times New Roman" w:cs="Times New Roman"/>
          <w:noProof/>
          <w:color w:val="000000"/>
        </w:rPr>
        <w:t>. Mahani Persada Mataram.</w:t>
      </w:r>
    </w:p>
    <w:p w14:paraId="09D8D23A" w14:textId="77777777" w:rsidR="004B2803" w:rsidRPr="00E77C6E" w:rsidRDefault="004B2803" w:rsidP="004B2803">
      <w:pPr>
        <w:widowControl w:val="0"/>
        <w:autoSpaceDE w:val="0"/>
        <w:autoSpaceDN w:val="0"/>
        <w:adjustRightInd w:val="0"/>
        <w:spacing w:line="240" w:lineRule="auto"/>
        <w:rPr>
          <w:rFonts w:ascii="Times New Roman" w:hAnsi="Times New Roman" w:cs="Times New Roman"/>
          <w:noProof/>
          <w:szCs w:val="24"/>
        </w:rPr>
      </w:pPr>
      <w:r w:rsidRPr="00E77C6E">
        <w:rPr>
          <w:rFonts w:ascii="Times New Roman" w:hAnsi="Times New Roman" w:cs="Times New Roman"/>
          <w:noProof/>
          <w:szCs w:val="24"/>
        </w:rPr>
        <w:t xml:space="preserve">Mardyah, S. (2014). Kerajinan Tenun Songket Di Perusahaan Ud Bima Bersinar Penaraga Kota Bima Nusa Tenggara Barat. In </w:t>
      </w:r>
      <w:r w:rsidRPr="00E77C6E">
        <w:rPr>
          <w:rFonts w:ascii="Times New Roman" w:hAnsi="Times New Roman" w:cs="Times New Roman"/>
          <w:i/>
          <w:iCs/>
          <w:noProof/>
          <w:szCs w:val="24"/>
        </w:rPr>
        <w:t>Cell</w:t>
      </w:r>
      <w:r w:rsidRPr="00E77C6E">
        <w:rPr>
          <w:rFonts w:ascii="Times New Roman" w:hAnsi="Times New Roman" w:cs="Times New Roman"/>
          <w:noProof/>
          <w:szCs w:val="24"/>
        </w:rPr>
        <w:t xml:space="preserve"> (Vol. 151, Issue 4). http://dx.doi.org/10.1016/j.biochi.2015.03.025%0Ahttp://dx.doi.org/10.1038/nature10402%0Ahttp://dx.doi.org/10.1038/nature21059%0Ahttp://journal.stainkudus.ac.id/index.php/equilibrium/article/view/1268/1127%0Ahttp://dx.doi.org/10.1038/nrmicro2577%0Ahttp://</w:t>
      </w:r>
    </w:p>
    <w:p w14:paraId="5E05BE48" w14:textId="77777777" w:rsidR="004B2803" w:rsidRPr="00E77C6E" w:rsidRDefault="004B2803" w:rsidP="004B2803">
      <w:pPr>
        <w:widowControl w:val="0"/>
        <w:spacing w:line="240" w:lineRule="auto"/>
        <w:jc w:val="both"/>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rPr>
        <w:t xml:space="preserve">Mubin, I. (2018). Makna Simbol Atau Motif Kain Tenun Khas Masyarakat Daerah Bima Di Kelurahan Rabadompu Kota Bima Provinsi Nusa Tenggara Barat. </w:t>
      </w:r>
      <w:r w:rsidRPr="00E77C6E">
        <w:rPr>
          <w:rFonts w:ascii="Times New Roman" w:eastAsia="Times New Roman" w:hAnsi="Times New Roman" w:cs="Times New Roman"/>
          <w:i/>
          <w:noProof/>
          <w:color w:val="000000"/>
        </w:rPr>
        <w:t>Historis | FKIP UMMat</w:t>
      </w:r>
      <w:r w:rsidRPr="00E77C6E">
        <w:rPr>
          <w:rFonts w:ascii="Times New Roman" w:eastAsia="Times New Roman" w:hAnsi="Times New Roman" w:cs="Times New Roman"/>
          <w:noProof/>
          <w:color w:val="000000"/>
        </w:rPr>
        <w:t xml:space="preserve">, </w:t>
      </w:r>
      <w:r w:rsidRPr="00E77C6E">
        <w:rPr>
          <w:rFonts w:ascii="Times New Roman" w:eastAsia="Times New Roman" w:hAnsi="Times New Roman" w:cs="Times New Roman"/>
          <w:i/>
          <w:noProof/>
          <w:color w:val="000000"/>
        </w:rPr>
        <w:t>1</w:t>
      </w:r>
      <w:r w:rsidRPr="00E77C6E">
        <w:rPr>
          <w:rFonts w:ascii="Times New Roman" w:eastAsia="Times New Roman" w:hAnsi="Times New Roman" w:cs="Times New Roman"/>
          <w:noProof/>
          <w:color w:val="000000"/>
        </w:rPr>
        <w:t>(1), 21. https://doi.org/10.31764/historis.v1i1.205</w:t>
      </w:r>
    </w:p>
    <w:p w14:paraId="1D61A760" w14:textId="77777777" w:rsidR="004B2803" w:rsidRPr="00E77C6E" w:rsidRDefault="004B2803" w:rsidP="004B2803">
      <w:pPr>
        <w:jc w:val="both"/>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rPr>
        <w:t xml:space="preserve">N, P. S., &amp; </w:t>
      </w:r>
      <w:r w:rsidRPr="00E77C6E">
        <w:rPr>
          <w:rFonts w:ascii="Times New Roman" w:eastAsia="Times New Roman" w:hAnsi="Times New Roman" w:cs="Times New Roman"/>
          <w:noProof/>
          <w:color w:val="000000"/>
          <w:highlight w:val="white"/>
        </w:rPr>
        <w:t>Dewi, D. A. (2021). Produk Lokal Yang Mendunia Sebagai Bentuk Implementasi Pancasila. </w:t>
      </w:r>
      <w:r w:rsidRPr="00E77C6E">
        <w:rPr>
          <w:rFonts w:ascii="Times New Roman" w:eastAsia="Times New Roman" w:hAnsi="Times New Roman" w:cs="Times New Roman"/>
          <w:i/>
          <w:noProof/>
          <w:color w:val="000000"/>
          <w:highlight w:val="white"/>
        </w:rPr>
        <w:t>Jurnal Pendidikan Tambusai</w:t>
      </w:r>
      <w:r w:rsidRPr="00E77C6E">
        <w:rPr>
          <w:rFonts w:ascii="Times New Roman" w:eastAsia="Times New Roman" w:hAnsi="Times New Roman" w:cs="Times New Roman"/>
          <w:noProof/>
          <w:color w:val="000000"/>
          <w:highlight w:val="white"/>
        </w:rPr>
        <w:t>, </w:t>
      </w:r>
      <w:r w:rsidRPr="00E77C6E">
        <w:rPr>
          <w:rFonts w:ascii="Times New Roman" w:eastAsia="Times New Roman" w:hAnsi="Times New Roman" w:cs="Times New Roman"/>
          <w:i/>
          <w:noProof/>
          <w:color w:val="000000"/>
          <w:highlight w:val="white"/>
        </w:rPr>
        <w:t>5</w:t>
      </w:r>
      <w:r w:rsidRPr="00E77C6E">
        <w:rPr>
          <w:rFonts w:ascii="Times New Roman" w:eastAsia="Times New Roman" w:hAnsi="Times New Roman" w:cs="Times New Roman"/>
          <w:noProof/>
          <w:color w:val="000000"/>
          <w:highlight w:val="white"/>
        </w:rPr>
        <w:t>(1), 937-943.</w:t>
      </w:r>
    </w:p>
    <w:p w14:paraId="465ED1D6" w14:textId="77777777" w:rsidR="004B2803" w:rsidRPr="00E77C6E" w:rsidRDefault="004B2803" w:rsidP="004B2803">
      <w:pPr>
        <w:widowControl w:val="0"/>
        <w:spacing w:line="240" w:lineRule="auto"/>
        <w:jc w:val="both"/>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rPr>
        <w:t xml:space="preserve">Noah Harari, Y. (2020). </w:t>
      </w:r>
      <w:r w:rsidRPr="00E77C6E">
        <w:rPr>
          <w:rFonts w:ascii="Times New Roman" w:eastAsia="Times New Roman" w:hAnsi="Times New Roman" w:cs="Times New Roman"/>
          <w:i/>
          <w:noProof/>
          <w:color w:val="000000"/>
        </w:rPr>
        <w:t>Homo Deus Masa Depan Umat Manusia</w:t>
      </w:r>
      <w:r w:rsidRPr="00E77C6E">
        <w:rPr>
          <w:rFonts w:ascii="Times New Roman" w:eastAsia="Times New Roman" w:hAnsi="Times New Roman" w:cs="Times New Roman"/>
          <w:noProof/>
          <w:color w:val="000000"/>
        </w:rPr>
        <w:t xml:space="preserve"> (N. Wiyati (Edisi Terjemahan)). PT Pustaka Alvabet.</w:t>
      </w:r>
    </w:p>
    <w:p w14:paraId="3EA4CEEA" w14:textId="77777777" w:rsidR="004B2803" w:rsidRPr="00E77C6E" w:rsidRDefault="004B2803" w:rsidP="004B2803">
      <w:pPr>
        <w:widowControl w:val="0"/>
        <w:spacing w:line="240" w:lineRule="auto"/>
        <w:jc w:val="both"/>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rPr>
        <w:t xml:space="preserve">Parimartha, I. G. (2016). </w:t>
      </w:r>
      <w:r w:rsidRPr="00E77C6E">
        <w:rPr>
          <w:rFonts w:ascii="Times New Roman" w:eastAsia="Times New Roman" w:hAnsi="Times New Roman" w:cs="Times New Roman"/>
          <w:i/>
          <w:noProof/>
          <w:color w:val="000000"/>
        </w:rPr>
        <w:t>Perdagangan dan Politik di Nusa Tenggara 1815-1915.</w:t>
      </w:r>
      <w:r w:rsidRPr="00E77C6E">
        <w:rPr>
          <w:rFonts w:ascii="Times New Roman" w:eastAsia="Times New Roman" w:hAnsi="Times New Roman" w:cs="Times New Roman"/>
          <w:noProof/>
          <w:color w:val="000000"/>
        </w:rPr>
        <w:t xml:space="preserve"> Penerbit Ombak.</w:t>
      </w:r>
    </w:p>
    <w:p w14:paraId="53A2CE7C" w14:textId="77777777" w:rsidR="004B2803" w:rsidRPr="00E77C6E" w:rsidRDefault="004B2803" w:rsidP="004B2803">
      <w:pPr>
        <w:widowControl w:val="0"/>
        <w:spacing w:line="240" w:lineRule="auto"/>
        <w:jc w:val="both"/>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rPr>
        <w:t xml:space="preserve">Pires, T. (2018). </w:t>
      </w:r>
      <w:r w:rsidRPr="00E77C6E">
        <w:rPr>
          <w:rFonts w:ascii="Times New Roman" w:eastAsia="Times New Roman" w:hAnsi="Times New Roman" w:cs="Times New Roman"/>
          <w:i/>
          <w:noProof/>
          <w:color w:val="000000"/>
        </w:rPr>
        <w:t>Suma Oriental: Perjalanan dari Laut Merah ke Cina &amp; Buku Fransisco Rodrigues</w:t>
      </w:r>
      <w:r w:rsidRPr="00E77C6E">
        <w:rPr>
          <w:rFonts w:ascii="Times New Roman" w:eastAsia="Times New Roman" w:hAnsi="Times New Roman" w:cs="Times New Roman"/>
          <w:noProof/>
          <w:color w:val="000000"/>
        </w:rPr>
        <w:t xml:space="preserve"> (IV). Penerbit Ombak.</w:t>
      </w:r>
    </w:p>
    <w:p w14:paraId="27D83EF8" w14:textId="77777777" w:rsidR="004B2803" w:rsidRPr="00E77C6E" w:rsidRDefault="004B2803" w:rsidP="004B2803">
      <w:pPr>
        <w:widowControl w:val="0"/>
        <w:autoSpaceDE w:val="0"/>
        <w:autoSpaceDN w:val="0"/>
        <w:adjustRightInd w:val="0"/>
        <w:spacing w:line="240" w:lineRule="auto"/>
        <w:rPr>
          <w:rFonts w:ascii="Times New Roman" w:hAnsi="Times New Roman" w:cs="Times New Roman"/>
          <w:noProof/>
          <w:szCs w:val="24"/>
        </w:rPr>
      </w:pPr>
      <w:r w:rsidRPr="00E77C6E">
        <w:rPr>
          <w:rFonts w:ascii="Times New Roman" w:hAnsi="Times New Roman" w:cs="Times New Roman"/>
          <w:noProof/>
          <w:szCs w:val="24"/>
        </w:rPr>
        <w:t xml:space="preserve">Prasetyo, O., &amp; Kumalasari, D. (2021). Nilai-Nilai Tradisi Peusijuek Sebagai Pembelajaran Sejarah Berbasis Kearifan Lokal. </w:t>
      </w:r>
      <w:r w:rsidRPr="00E77C6E">
        <w:rPr>
          <w:rFonts w:ascii="Times New Roman" w:hAnsi="Times New Roman" w:cs="Times New Roman"/>
          <w:i/>
          <w:iCs/>
          <w:noProof/>
          <w:szCs w:val="24"/>
        </w:rPr>
        <w:t>Mudra Jurnal Seni Budaya</w:t>
      </w:r>
      <w:r w:rsidRPr="00E77C6E">
        <w:rPr>
          <w:rFonts w:ascii="Times New Roman" w:hAnsi="Times New Roman" w:cs="Times New Roman"/>
          <w:noProof/>
          <w:szCs w:val="24"/>
        </w:rPr>
        <w:t xml:space="preserve">, </w:t>
      </w:r>
      <w:r w:rsidRPr="00E77C6E">
        <w:rPr>
          <w:rFonts w:ascii="Times New Roman" w:hAnsi="Times New Roman" w:cs="Times New Roman"/>
          <w:i/>
          <w:iCs/>
          <w:noProof/>
          <w:szCs w:val="24"/>
        </w:rPr>
        <w:t>36</w:t>
      </w:r>
      <w:r w:rsidRPr="00E77C6E">
        <w:rPr>
          <w:rFonts w:ascii="Times New Roman" w:hAnsi="Times New Roman" w:cs="Times New Roman"/>
          <w:noProof/>
          <w:szCs w:val="24"/>
        </w:rPr>
        <w:t>(September), 359–365. https://jurnal.isi-dps.ac.id/index.php/mudra/article/view/1387/719</w:t>
      </w:r>
    </w:p>
    <w:p w14:paraId="2DF4745B" w14:textId="77777777" w:rsidR="004B2803" w:rsidRPr="00E77C6E" w:rsidRDefault="004B2803" w:rsidP="004B2803">
      <w:pPr>
        <w:widowControl w:val="0"/>
        <w:spacing w:line="240" w:lineRule="auto"/>
        <w:jc w:val="both"/>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rPr>
        <w:t xml:space="preserve">Riana, I. K. (2009). </w:t>
      </w:r>
      <w:r w:rsidRPr="00E77C6E">
        <w:rPr>
          <w:rFonts w:ascii="Times New Roman" w:eastAsia="Times New Roman" w:hAnsi="Times New Roman" w:cs="Times New Roman"/>
          <w:i/>
          <w:noProof/>
          <w:color w:val="000000"/>
        </w:rPr>
        <w:t>Kakawin Desa Warnnana uthawi Nagara Krtagma ( Masa Keemasan Majapahit)</w:t>
      </w:r>
      <w:r w:rsidRPr="00E77C6E">
        <w:rPr>
          <w:rFonts w:ascii="Times New Roman" w:eastAsia="Times New Roman" w:hAnsi="Times New Roman" w:cs="Times New Roman"/>
          <w:noProof/>
          <w:color w:val="000000"/>
        </w:rPr>
        <w:t xml:space="preserve"> (N. P. E. W. Citrawati &amp; M. Suwacana (eds.); 1st ed.). PT Kompas Media Nusantara.</w:t>
      </w:r>
    </w:p>
    <w:p w14:paraId="16208CBF" w14:textId="77777777" w:rsidR="004B2803" w:rsidRPr="00E77C6E" w:rsidRDefault="004B2803" w:rsidP="004B2803">
      <w:pPr>
        <w:jc w:val="both"/>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highlight w:val="white"/>
        </w:rPr>
        <w:t>Rosmini, R. (2018). </w:t>
      </w:r>
      <w:r w:rsidRPr="00E77C6E">
        <w:rPr>
          <w:rFonts w:ascii="Times New Roman" w:eastAsia="Times New Roman" w:hAnsi="Times New Roman" w:cs="Times New Roman"/>
          <w:i/>
          <w:noProof/>
          <w:color w:val="000000"/>
          <w:highlight w:val="white"/>
        </w:rPr>
        <w:t>Bentuk dan Makna Simbolis Motif Sarung Tenun Songket Khas Suku Bima Nusa Tenggara Barat</w:t>
      </w:r>
      <w:r w:rsidRPr="00E77C6E">
        <w:rPr>
          <w:rFonts w:ascii="Times New Roman" w:eastAsia="Times New Roman" w:hAnsi="Times New Roman" w:cs="Times New Roman"/>
          <w:noProof/>
          <w:color w:val="000000"/>
          <w:highlight w:val="white"/>
        </w:rPr>
        <w:t xml:space="preserve"> [Diploma Thesis, Universitas Negeri Makassar]. Eprints UNM. </w:t>
      </w:r>
      <w:hyperlink r:id="rId27">
        <w:r w:rsidRPr="00E77C6E">
          <w:rPr>
            <w:rFonts w:ascii="Times New Roman" w:eastAsia="Times New Roman" w:hAnsi="Times New Roman" w:cs="Times New Roman"/>
            <w:noProof/>
            <w:color w:val="000000"/>
            <w:highlight w:val="white"/>
          </w:rPr>
          <w:t>http://eprints.unm.ac.id/id/eprint/17154</w:t>
        </w:r>
      </w:hyperlink>
    </w:p>
    <w:p w14:paraId="79C42C03" w14:textId="77777777" w:rsidR="004B2803" w:rsidRPr="00E77C6E" w:rsidRDefault="004B2803" w:rsidP="004B2803">
      <w:pPr>
        <w:widowControl w:val="0"/>
        <w:spacing w:line="240" w:lineRule="auto"/>
        <w:jc w:val="both"/>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rPr>
        <w:t xml:space="preserve">Roykhan, R. (2019). </w:t>
      </w:r>
      <w:r w:rsidRPr="00E77C6E">
        <w:rPr>
          <w:rFonts w:ascii="Times New Roman" w:eastAsia="Times New Roman" w:hAnsi="Times New Roman" w:cs="Times New Roman"/>
          <w:i/>
          <w:noProof/>
          <w:color w:val="000000"/>
        </w:rPr>
        <w:t>Batik klasik sebagai simbol legitimasi kekuasaan Sultan Hamengkubuwono VIII tahun 1927-1939 dan relevansinya dalam pengembangan materi sejarah sosial</w:t>
      </w:r>
      <w:r w:rsidRPr="00E77C6E">
        <w:rPr>
          <w:rFonts w:ascii="Times New Roman" w:eastAsia="Times New Roman" w:hAnsi="Times New Roman" w:cs="Times New Roman"/>
          <w:noProof/>
          <w:color w:val="000000"/>
        </w:rPr>
        <w:t xml:space="preserve"> [Undergraduate Thesis, Universitas Sebelas Maret]. Digilib UNS Repository. https://digilib.uns.ac.id/dokumen/detail/71650/Batik-klasik-sebagai-simbol-legitimasi-kekuasaan-Sultan-Hamengkubuwono-VIII-tahun-1927-1939-dan-relevansinya-dalam-pengembangan-materi-sejarah-sosial</w:t>
      </w:r>
    </w:p>
    <w:p w14:paraId="75D96ADE" w14:textId="77777777" w:rsidR="004B2803" w:rsidRPr="00E77C6E" w:rsidRDefault="004B2803" w:rsidP="004B2803">
      <w:pPr>
        <w:widowControl w:val="0"/>
        <w:spacing w:line="240" w:lineRule="auto"/>
        <w:jc w:val="both"/>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rPr>
        <w:t xml:space="preserve">Shanie, A., &amp; Sumaryanto, T. (2017). Busana Aesan Gede dan Ragam Hiasnya sebagai Ekspresi Nilai-Nilai Budaya Masyarakat Palembang. </w:t>
      </w:r>
      <w:r w:rsidRPr="00E77C6E">
        <w:rPr>
          <w:rFonts w:ascii="Times New Roman" w:eastAsia="Times New Roman" w:hAnsi="Times New Roman" w:cs="Times New Roman"/>
          <w:i/>
          <w:noProof/>
          <w:color w:val="000000"/>
        </w:rPr>
        <w:t>Catharsis</w:t>
      </w:r>
      <w:r w:rsidRPr="00E77C6E">
        <w:rPr>
          <w:rFonts w:ascii="Times New Roman" w:eastAsia="Times New Roman" w:hAnsi="Times New Roman" w:cs="Times New Roman"/>
          <w:noProof/>
          <w:color w:val="000000"/>
        </w:rPr>
        <w:t xml:space="preserve">, </w:t>
      </w:r>
      <w:r w:rsidRPr="00E77C6E">
        <w:rPr>
          <w:rFonts w:ascii="Times New Roman" w:eastAsia="Times New Roman" w:hAnsi="Times New Roman" w:cs="Times New Roman"/>
          <w:i/>
          <w:noProof/>
          <w:color w:val="000000"/>
        </w:rPr>
        <w:t>6</w:t>
      </w:r>
      <w:r w:rsidRPr="00E77C6E">
        <w:rPr>
          <w:rFonts w:ascii="Times New Roman" w:eastAsia="Times New Roman" w:hAnsi="Times New Roman" w:cs="Times New Roman"/>
          <w:noProof/>
          <w:color w:val="000000"/>
        </w:rPr>
        <w:t>(1), 49–56. https://doi.org/10.15294/catharsis.v6i1.17031</w:t>
      </w:r>
    </w:p>
    <w:p w14:paraId="30E5C98D" w14:textId="77777777" w:rsidR="004B2803" w:rsidRPr="00E77C6E" w:rsidRDefault="004B2803" w:rsidP="004B2803">
      <w:pPr>
        <w:widowControl w:val="0"/>
        <w:spacing w:line="240" w:lineRule="auto"/>
        <w:jc w:val="both"/>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rPr>
        <w:t xml:space="preserve">Sila, I. N. (2013). Kajian Estetika Ragam Hias Tenun Songket Jinengdalem, Buleleng. </w:t>
      </w:r>
      <w:r w:rsidRPr="00E77C6E">
        <w:rPr>
          <w:rFonts w:ascii="Times New Roman" w:eastAsia="Times New Roman" w:hAnsi="Times New Roman" w:cs="Times New Roman"/>
          <w:i/>
          <w:noProof/>
          <w:color w:val="000000"/>
        </w:rPr>
        <w:t>Jurnal Ilmu Sosial Dan Humaniora</w:t>
      </w:r>
      <w:r w:rsidRPr="00E77C6E">
        <w:rPr>
          <w:rFonts w:ascii="Times New Roman" w:eastAsia="Times New Roman" w:hAnsi="Times New Roman" w:cs="Times New Roman"/>
          <w:noProof/>
          <w:color w:val="000000"/>
        </w:rPr>
        <w:t>. https://doi.org/10.23887/jish-undiksha.v2i1.1311</w:t>
      </w:r>
    </w:p>
    <w:p w14:paraId="7A71E648" w14:textId="77777777" w:rsidR="004B2803" w:rsidRPr="00E77C6E" w:rsidRDefault="004B2803" w:rsidP="004B2803">
      <w:pPr>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highlight w:val="white"/>
        </w:rPr>
        <w:t>Purwanti, R., &amp; Siregar, S. M. (2016). Sejarah Songket Berdasarkan Data Arkeologi. </w:t>
      </w:r>
      <w:r w:rsidRPr="00E77C6E">
        <w:rPr>
          <w:rFonts w:ascii="Times New Roman" w:eastAsia="Times New Roman" w:hAnsi="Times New Roman" w:cs="Times New Roman"/>
          <w:i/>
          <w:noProof/>
          <w:color w:val="000000"/>
          <w:highlight w:val="white"/>
        </w:rPr>
        <w:t>Siddhayatra</w:t>
      </w:r>
      <w:r w:rsidRPr="00E77C6E">
        <w:rPr>
          <w:rFonts w:ascii="Times New Roman" w:eastAsia="Times New Roman" w:hAnsi="Times New Roman" w:cs="Times New Roman"/>
          <w:noProof/>
          <w:color w:val="000000"/>
          <w:highlight w:val="white"/>
        </w:rPr>
        <w:t>, </w:t>
      </w:r>
      <w:r w:rsidRPr="00E77C6E">
        <w:rPr>
          <w:rFonts w:ascii="Times New Roman" w:eastAsia="Times New Roman" w:hAnsi="Times New Roman" w:cs="Times New Roman"/>
          <w:i/>
          <w:noProof/>
          <w:color w:val="000000"/>
          <w:highlight w:val="white"/>
        </w:rPr>
        <w:t>21</w:t>
      </w:r>
      <w:r w:rsidRPr="00E77C6E">
        <w:rPr>
          <w:rFonts w:ascii="Times New Roman" w:eastAsia="Times New Roman" w:hAnsi="Times New Roman" w:cs="Times New Roman"/>
          <w:noProof/>
          <w:color w:val="000000"/>
          <w:highlight w:val="white"/>
        </w:rPr>
        <w:t>(2), 97-106. Retrieved from https://core.ac.uk/download/pdf/227153334.pdf#page=40</w:t>
      </w:r>
    </w:p>
    <w:p w14:paraId="7E9C63F8" w14:textId="77777777" w:rsidR="004B2803" w:rsidRPr="00E77C6E" w:rsidRDefault="004B2803" w:rsidP="004B2803">
      <w:pPr>
        <w:widowControl w:val="0"/>
        <w:spacing w:line="240" w:lineRule="auto"/>
        <w:jc w:val="both"/>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rPr>
        <w:t xml:space="preserve">Sjamsuddin, H. (2013). </w:t>
      </w:r>
      <w:r w:rsidRPr="00E77C6E">
        <w:rPr>
          <w:rFonts w:ascii="Times New Roman" w:eastAsia="Times New Roman" w:hAnsi="Times New Roman" w:cs="Times New Roman"/>
          <w:i/>
          <w:noProof/>
          <w:color w:val="000000"/>
        </w:rPr>
        <w:t>Memori Pulau Sumbawa Tentang Sejarah, Interaksi Budaya &amp; Perubahan Sosial-Politik di Pulau Sumbawa</w:t>
      </w:r>
      <w:r w:rsidRPr="00E77C6E">
        <w:rPr>
          <w:rFonts w:ascii="Times New Roman" w:eastAsia="Times New Roman" w:hAnsi="Times New Roman" w:cs="Times New Roman"/>
          <w:noProof/>
          <w:color w:val="000000"/>
        </w:rPr>
        <w:t>. Penerbit Ombak.</w:t>
      </w:r>
    </w:p>
    <w:p w14:paraId="50B41F33" w14:textId="77777777" w:rsidR="004B2803" w:rsidRPr="00E77C6E" w:rsidRDefault="004B2803" w:rsidP="004B2803">
      <w:pPr>
        <w:widowControl w:val="0"/>
        <w:spacing w:line="240" w:lineRule="auto"/>
        <w:jc w:val="both"/>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rPr>
        <w:lastRenderedPageBreak/>
        <w:t xml:space="preserve">Suartaya, K. (2011). Kumandang Sumpah Palapa Di Tanah Puputan. </w:t>
      </w:r>
      <w:r w:rsidRPr="00E77C6E">
        <w:rPr>
          <w:rFonts w:ascii="Times New Roman" w:eastAsia="Times New Roman" w:hAnsi="Times New Roman" w:cs="Times New Roman"/>
          <w:i/>
          <w:noProof/>
          <w:color w:val="000000"/>
        </w:rPr>
        <w:t>E-Journal ISI Denpasar</w:t>
      </w:r>
      <w:r w:rsidRPr="00E77C6E">
        <w:rPr>
          <w:rFonts w:ascii="Times New Roman" w:eastAsia="Times New Roman" w:hAnsi="Times New Roman" w:cs="Times New Roman"/>
          <w:noProof/>
          <w:color w:val="000000"/>
        </w:rPr>
        <w:t>. http://jurnal.isi-dps.ac.id/index.php/artikel/article/view/487</w:t>
      </w:r>
    </w:p>
    <w:p w14:paraId="291DB5FB" w14:textId="77777777" w:rsidR="004B2803" w:rsidRPr="00E77C6E" w:rsidRDefault="004B2803" w:rsidP="004B2803">
      <w:pPr>
        <w:widowControl w:val="0"/>
        <w:spacing w:line="240" w:lineRule="auto"/>
        <w:jc w:val="both"/>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rPr>
        <w:t xml:space="preserve">Susetyo, S. (2014). Pengaruh Peradaban Majapahit di Kabupaten Bima dan Dompu. </w:t>
      </w:r>
      <w:r w:rsidRPr="00E77C6E">
        <w:rPr>
          <w:rFonts w:ascii="Times New Roman" w:eastAsia="Times New Roman" w:hAnsi="Times New Roman" w:cs="Times New Roman"/>
          <w:i/>
          <w:noProof/>
          <w:color w:val="000000"/>
        </w:rPr>
        <w:t>Forum Arkeologi</w:t>
      </w:r>
      <w:r w:rsidRPr="00E77C6E">
        <w:rPr>
          <w:rFonts w:ascii="Times New Roman" w:eastAsia="Times New Roman" w:hAnsi="Times New Roman" w:cs="Times New Roman"/>
          <w:noProof/>
          <w:color w:val="000000"/>
        </w:rPr>
        <w:t xml:space="preserve">, </w:t>
      </w:r>
      <w:r w:rsidRPr="00E77C6E">
        <w:rPr>
          <w:rFonts w:ascii="Times New Roman" w:eastAsia="Times New Roman" w:hAnsi="Times New Roman" w:cs="Times New Roman"/>
          <w:i/>
          <w:noProof/>
          <w:color w:val="000000"/>
        </w:rPr>
        <w:t>27</w:t>
      </w:r>
      <w:r w:rsidRPr="00E77C6E">
        <w:rPr>
          <w:rFonts w:ascii="Times New Roman" w:eastAsia="Times New Roman" w:hAnsi="Times New Roman" w:cs="Times New Roman"/>
          <w:noProof/>
          <w:color w:val="000000"/>
        </w:rPr>
        <w:t>, 121–134.</w:t>
      </w:r>
    </w:p>
    <w:p w14:paraId="73DB187A" w14:textId="77777777" w:rsidR="004B2803" w:rsidRPr="00E77C6E" w:rsidRDefault="004B2803" w:rsidP="004B2803">
      <w:pPr>
        <w:widowControl w:val="0"/>
        <w:spacing w:line="240" w:lineRule="auto"/>
        <w:jc w:val="both"/>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rPr>
        <w:t xml:space="preserve">Tabrani, P. (2012). </w:t>
      </w:r>
      <w:r w:rsidRPr="00E77C6E">
        <w:rPr>
          <w:rFonts w:ascii="Times New Roman" w:eastAsia="Times New Roman" w:hAnsi="Times New Roman" w:cs="Times New Roman"/>
          <w:i/>
          <w:noProof/>
          <w:color w:val="000000"/>
        </w:rPr>
        <w:t>Bahasa Rupa</w:t>
      </w:r>
      <w:r w:rsidRPr="00E77C6E">
        <w:rPr>
          <w:rFonts w:ascii="Times New Roman" w:eastAsia="Times New Roman" w:hAnsi="Times New Roman" w:cs="Times New Roman"/>
          <w:noProof/>
          <w:color w:val="000000"/>
        </w:rPr>
        <w:t xml:space="preserve"> (3rd ed.). Kelir.</w:t>
      </w:r>
    </w:p>
    <w:p w14:paraId="3746E64C" w14:textId="77777777" w:rsidR="004B2803" w:rsidRPr="00E77C6E" w:rsidRDefault="004B2803" w:rsidP="004B2803">
      <w:pPr>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rPr>
        <w:t>Takdir, M., &amp; Hosnan, M. (2021). Revitalisasi Kesenian Batik sebagai Destinasi Wisata Berbasis Budaya dan Agama: Peran Generasi Muda dalam Mempromosikan Kesenian Batik di Pamekasan Madura. </w:t>
      </w:r>
      <w:r w:rsidRPr="00E77C6E">
        <w:rPr>
          <w:rFonts w:ascii="Times New Roman" w:eastAsia="Times New Roman" w:hAnsi="Times New Roman" w:cs="Times New Roman"/>
          <w:i/>
          <w:noProof/>
          <w:color w:val="000000"/>
        </w:rPr>
        <w:t>Mudra Jurnal Seni Budaya</w:t>
      </w:r>
      <w:r w:rsidRPr="00E77C6E">
        <w:rPr>
          <w:rFonts w:ascii="Times New Roman" w:eastAsia="Times New Roman" w:hAnsi="Times New Roman" w:cs="Times New Roman"/>
          <w:noProof/>
          <w:color w:val="000000"/>
        </w:rPr>
        <w:t>, </w:t>
      </w:r>
      <w:r w:rsidRPr="00E77C6E">
        <w:rPr>
          <w:rFonts w:ascii="Times New Roman" w:eastAsia="Times New Roman" w:hAnsi="Times New Roman" w:cs="Times New Roman"/>
          <w:i/>
          <w:noProof/>
          <w:color w:val="000000"/>
        </w:rPr>
        <w:t>36</w:t>
      </w:r>
      <w:r w:rsidRPr="00E77C6E">
        <w:rPr>
          <w:rFonts w:ascii="Times New Roman" w:eastAsia="Times New Roman" w:hAnsi="Times New Roman" w:cs="Times New Roman"/>
          <w:noProof/>
          <w:color w:val="000000"/>
        </w:rPr>
        <w:t xml:space="preserve">(3), 366-374. </w:t>
      </w:r>
      <w:hyperlink r:id="rId28">
        <w:r w:rsidRPr="00E77C6E">
          <w:rPr>
            <w:rFonts w:ascii="Times New Roman" w:eastAsia="Times New Roman" w:hAnsi="Times New Roman" w:cs="Times New Roman"/>
            <w:noProof/>
            <w:color w:val="000000"/>
          </w:rPr>
          <w:t>https://doi.org/10.31091/mudra.v36i3.1284</w:t>
        </w:r>
      </w:hyperlink>
    </w:p>
    <w:p w14:paraId="35FDD3B1" w14:textId="77777777" w:rsidR="004B2803" w:rsidRPr="00E77C6E" w:rsidRDefault="004B2803" w:rsidP="004B2803">
      <w:pPr>
        <w:widowControl w:val="0"/>
        <w:spacing w:line="240" w:lineRule="auto"/>
        <w:jc w:val="both"/>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rPr>
        <w:t xml:space="preserve">Taufiqurrahman. (2012). </w:t>
      </w:r>
      <w:r w:rsidRPr="00E77C6E">
        <w:rPr>
          <w:rFonts w:ascii="Times New Roman" w:eastAsia="Times New Roman" w:hAnsi="Times New Roman" w:cs="Times New Roman"/>
          <w:i/>
          <w:noProof/>
          <w:color w:val="000000"/>
        </w:rPr>
        <w:t>Sejarah Pelabuhan Bima</w:t>
      </w:r>
      <w:r w:rsidRPr="00E77C6E">
        <w:rPr>
          <w:rFonts w:ascii="Times New Roman" w:eastAsia="Times New Roman" w:hAnsi="Times New Roman" w:cs="Times New Roman"/>
          <w:noProof/>
          <w:color w:val="000000"/>
        </w:rPr>
        <w:t>. Penerbit Ombak.</w:t>
      </w:r>
    </w:p>
    <w:p w14:paraId="65AEFE39" w14:textId="77777777" w:rsidR="004B2803" w:rsidRPr="00E77C6E" w:rsidRDefault="004B2803" w:rsidP="004B2803">
      <w:pPr>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rPr>
        <w:t>Usop, T. B. (2021). Peran Kearifan Lokal Masyarakat Dayak dalam Mengembangkan Batik Benang Bintik di Kalimantan Tengah. </w:t>
      </w:r>
      <w:r w:rsidRPr="00E77C6E">
        <w:rPr>
          <w:rFonts w:ascii="Times New Roman" w:eastAsia="Times New Roman" w:hAnsi="Times New Roman" w:cs="Times New Roman"/>
          <w:i/>
          <w:noProof/>
          <w:color w:val="000000"/>
        </w:rPr>
        <w:t>Mudra Jurnal Seni Budaya</w:t>
      </w:r>
      <w:r w:rsidRPr="00E77C6E">
        <w:rPr>
          <w:rFonts w:ascii="Times New Roman" w:eastAsia="Times New Roman" w:hAnsi="Times New Roman" w:cs="Times New Roman"/>
          <w:noProof/>
          <w:color w:val="000000"/>
        </w:rPr>
        <w:t>, </w:t>
      </w:r>
      <w:r w:rsidRPr="00E77C6E">
        <w:rPr>
          <w:rFonts w:ascii="Times New Roman" w:eastAsia="Times New Roman" w:hAnsi="Times New Roman" w:cs="Times New Roman"/>
          <w:i/>
          <w:noProof/>
          <w:color w:val="000000"/>
        </w:rPr>
        <w:t>36</w:t>
      </w:r>
      <w:r w:rsidRPr="00E77C6E">
        <w:rPr>
          <w:rFonts w:ascii="Times New Roman" w:eastAsia="Times New Roman" w:hAnsi="Times New Roman" w:cs="Times New Roman"/>
          <w:noProof/>
          <w:color w:val="000000"/>
        </w:rPr>
        <w:t xml:space="preserve">(3), 405-413. </w:t>
      </w:r>
      <w:hyperlink r:id="rId29">
        <w:r w:rsidRPr="00E77C6E">
          <w:rPr>
            <w:rFonts w:ascii="Times New Roman" w:eastAsia="Times New Roman" w:hAnsi="Times New Roman" w:cs="Times New Roman"/>
            <w:noProof/>
            <w:color w:val="000000"/>
          </w:rPr>
          <w:t>https://doi.org/10.31091/mudra.v36i3.1502</w:t>
        </w:r>
      </w:hyperlink>
    </w:p>
    <w:p w14:paraId="055BB125" w14:textId="77777777" w:rsidR="004B2803" w:rsidRPr="00E77C6E" w:rsidRDefault="004B2803" w:rsidP="004B2803">
      <w:pPr>
        <w:widowControl w:val="0"/>
        <w:spacing w:line="240" w:lineRule="auto"/>
        <w:jc w:val="both"/>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rPr>
        <w:t xml:space="preserve">Van Braam Moris, D. F. (2014). </w:t>
      </w:r>
      <w:r w:rsidRPr="00E77C6E">
        <w:rPr>
          <w:rFonts w:ascii="Times New Roman" w:eastAsia="Times New Roman" w:hAnsi="Times New Roman" w:cs="Times New Roman"/>
          <w:i/>
          <w:noProof/>
          <w:color w:val="000000"/>
        </w:rPr>
        <w:t>Kerajaan Bima (1886)</w:t>
      </w:r>
      <w:r w:rsidRPr="00E77C6E">
        <w:rPr>
          <w:rFonts w:ascii="Times New Roman" w:eastAsia="Times New Roman" w:hAnsi="Times New Roman" w:cs="Times New Roman"/>
          <w:noProof/>
          <w:color w:val="000000"/>
        </w:rPr>
        <w:t xml:space="preserve"> (N. O.Bana (Edisi Terjemahan)). Penerbit Lengger.</w:t>
      </w:r>
    </w:p>
    <w:p w14:paraId="29A78327" w14:textId="77777777" w:rsidR="004B2803" w:rsidRPr="00E77C6E" w:rsidRDefault="004B2803" w:rsidP="004B2803">
      <w:pPr>
        <w:rPr>
          <w:rFonts w:ascii="Times New Roman" w:eastAsia="Times New Roman" w:hAnsi="Times New Roman" w:cs="Times New Roman"/>
          <w:noProof/>
          <w:color w:val="000000"/>
        </w:rPr>
      </w:pPr>
      <w:r w:rsidRPr="00E77C6E">
        <w:rPr>
          <w:rFonts w:ascii="Times New Roman" w:eastAsia="Times New Roman" w:hAnsi="Times New Roman" w:cs="Times New Roman"/>
          <w:noProof/>
          <w:color w:val="000000"/>
          <w:highlight w:val="white"/>
        </w:rPr>
        <w:t>Wijaya, S. I., &amp; Ardana, I. G. N. S. (2014). Kerajinan Tenun Songket Bima di Lingkungan Nggaro Kumbe Kelurahan Rabadompu Timur Kecamatan Raba Kota Bima Provinsi NTB. </w:t>
      </w:r>
      <w:r w:rsidRPr="00E77C6E">
        <w:rPr>
          <w:rFonts w:ascii="Times New Roman" w:eastAsia="Times New Roman" w:hAnsi="Times New Roman" w:cs="Times New Roman"/>
          <w:i/>
          <w:noProof/>
          <w:color w:val="000000"/>
          <w:highlight w:val="white"/>
        </w:rPr>
        <w:t>Jurnal Pendidikan Seni Rupa Undiksha</w:t>
      </w:r>
      <w:r w:rsidRPr="00E77C6E">
        <w:rPr>
          <w:rFonts w:ascii="Times New Roman" w:eastAsia="Times New Roman" w:hAnsi="Times New Roman" w:cs="Times New Roman"/>
          <w:noProof/>
          <w:color w:val="000000"/>
          <w:highlight w:val="white"/>
        </w:rPr>
        <w:t>, </w:t>
      </w:r>
      <w:r w:rsidRPr="00E77C6E">
        <w:rPr>
          <w:rFonts w:ascii="Times New Roman" w:eastAsia="Times New Roman" w:hAnsi="Times New Roman" w:cs="Times New Roman"/>
          <w:i/>
          <w:noProof/>
          <w:color w:val="000000"/>
          <w:highlight w:val="white"/>
        </w:rPr>
        <w:t>4</w:t>
      </w:r>
      <w:r w:rsidRPr="00E77C6E">
        <w:rPr>
          <w:rFonts w:ascii="Times New Roman" w:eastAsia="Times New Roman" w:hAnsi="Times New Roman" w:cs="Times New Roman"/>
          <w:noProof/>
          <w:color w:val="000000"/>
          <w:highlight w:val="white"/>
        </w:rPr>
        <w:t xml:space="preserve">(1). </w:t>
      </w:r>
      <w:hyperlink r:id="rId30">
        <w:r w:rsidRPr="00E77C6E">
          <w:rPr>
            <w:rFonts w:ascii="Times New Roman" w:eastAsia="Times New Roman" w:hAnsi="Times New Roman" w:cs="Times New Roman"/>
            <w:noProof/>
            <w:color w:val="000000"/>
            <w:highlight w:val="white"/>
          </w:rPr>
          <w:t>http://dx.doi.org/10.23887/jjpsp.v4i1.4432</w:t>
        </w:r>
      </w:hyperlink>
    </w:p>
    <w:p w14:paraId="1A5F372D" w14:textId="77777777" w:rsidR="004B2803" w:rsidRPr="00E77C6E" w:rsidRDefault="004B2803" w:rsidP="004B2803">
      <w:pPr>
        <w:widowControl w:val="0"/>
        <w:spacing w:line="240" w:lineRule="auto"/>
        <w:jc w:val="both"/>
        <w:rPr>
          <w:rFonts w:ascii="Times New Roman" w:eastAsia="Times New Roman" w:hAnsi="Times New Roman" w:cs="Times New Roman"/>
          <w:noProof/>
          <w:color w:val="212529"/>
          <w:sz w:val="24"/>
          <w:szCs w:val="24"/>
        </w:rPr>
      </w:pPr>
      <w:r w:rsidRPr="00E77C6E">
        <w:rPr>
          <w:rFonts w:ascii="Times New Roman" w:eastAsia="Times New Roman" w:hAnsi="Times New Roman" w:cs="Times New Roman"/>
          <w:noProof/>
          <w:color w:val="000000"/>
        </w:rPr>
        <w:t xml:space="preserve">Zuhdi, S., &amp; Wulandari, T. (1997). </w:t>
      </w:r>
      <w:r w:rsidRPr="00E77C6E">
        <w:rPr>
          <w:rFonts w:ascii="Times New Roman" w:eastAsia="Times New Roman" w:hAnsi="Times New Roman" w:cs="Times New Roman"/>
          <w:i/>
          <w:noProof/>
          <w:color w:val="000000"/>
        </w:rPr>
        <w:t>Kerajaan Tradisional di Indonesia: Bima</w:t>
      </w:r>
      <w:r w:rsidRPr="00E77C6E">
        <w:rPr>
          <w:rFonts w:ascii="Times New Roman" w:eastAsia="Times New Roman" w:hAnsi="Times New Roman" w:cs="Times New Roman"/>
          <w:noProof/>
          <w:color w:val="000000"/>
        </w:rPr>
        <w:t>. Retrieved from https://books.google.com/books?hl=en&amp;lr=&amp;id=stmECgAAQBAJ&amp;oi=fnd&amp;pg=PA19&amp;dq=hujan+aliran+permukaan+penggunaan+lahan&amp;ots=e2GtIK2RUM&amp;sig=qGnXbFE0mgjEYhD3gxX5e7qrP6c</w:t>
      </w:r>
    </w:p>
    <w:p w14:paraId="0ED6FF70" w14:textId="77777777" w:rsidR="00745F4A" w:rsidRPr="00E77C6E" w:rsidRDefault="003E24CB">
      <w:pPr>
        <w:rPr>
          <w:rFonts w:ascii="Times New Roman" w:eastAsia="Times New Roman" w:hAnsi="Times New Roman" w:cs="Times New Roman"/>
          <w:b/>
          <w:noProof/>
          <w:color w:val="212529"/>
          <w:sz w:val="24"/>
          <w:szCs w:val="24"/>
        </w:rPr>
      </w:pPr>
      <w:r w:rsidRPr="00E77C6E">
        <w:rPr>
          <w:rFonts w:ascii="Times New Roman" w:eastAsia="Times New Roman" w:hAnsi="Times New Roman" w:cs="Times New Roman"/>
          <w:b/>
          <w:noProof/>
          <w:color w:val="212529"/>
          <w:sz w:val="24"/>
          <w:szCs w:val="24"/>
        </w:rPr>
        <w:t>List of Resource Persons/Informants</w:t>
      </w:r>
    </w:p>
    <w:p w14:paraId="691236B0" w14:textId="6E5A3361" w:rsidR="00745F4A" w:rsidRPr="00E77C6E" w:rsidRDefault="003E24CB">
      <w:pPr>
        <w:jc w:val="both"/>
        <w:rPr>
          <w:rFonts w:ascii="Times New Roman" w:eastAsia="Times New Roman" w:hAnsi="Times New Roman" w:cs="Times New Roman"/>
          <w:noProof/>
          <w:color w:val="212529"/>
        </w:rPr>
      </w:pPr>
      <w:r w:rsidRPr="00E77C6E">
        <w:rPr>
          <w:rFonts w:ascii="Times New Roman" w:eastAsia="Times New Roman" w:hAnsi="Times New Roman" w:cs="Times New Roman"/>
          <w:noProof/>
          <w:color w:val="212529"/>
        </w:rPr>
        <w:t>Haninah, Haninah (73 years old), a hereditary weaver of Bima cloth, interview</w:t>
      </w:r>
      <w:r w:rsidR="002A77D0">
        <w:rPr>
          <w:rFonts w:ascii="Times New Roman" w:eastAsia="Times New Roman" w:hAnsi="Times New Roman" w:cs="Times New Roman"/>
          <w:noProof/>
          <w:color w:val="212529"/>
          <w:lang w:val="en-US"/>
        </w:rPr>
        <w:t>es</w:t>
      </w:r>
      <w:r w:rsidRPr="00E77C6E">
        <w:rPr>
          <w:rFonts w:ascii="Times New Roman" w:eastAsia="Times New Roman" w:hAnsi="Times New Roman" w:cs="Times New Roman"/>
          <w:noProof/>
          <w:color w:val="212529"/>
        </w:rPr>
        <w:t xml:space="preserve"> on 27 May 2021 at her home, Simpasai, Lambu, Bima, West Nusa Tenggara.</w:t>
      </w:r>
    </w:p>
    <w:p w14:paraId="7AC8F751" w14:textId="3D6C90A8" w:rsidR="00745F4A" w:rsidRPr="00E77C6E" w:rsidRDefault="003E24CB">
      <w:pPr>
        <w:jc w:val="both"/>
        <w:rPr>
          <w:rFonts w:ascii="Times New Roman" w:eastAsia="Times New Roman" w:hAnsi="Times New Roman" w:cs="Times New Roman"/>
          <w:noProof/>
          <w:color w:val="212529"/>
        </w:rPr>
      </w:pPr>
      <w:r w:rsidRPr="00E77C6E">
        <w:rPr>
          <w:rFonts w:ascii="Times New Roman" w:eastAsia="Times New Roman" w:hAnsi="Times New Roman" w:cs="Times New Roman"/>
          <w:noProof/>
          <w:color w:val="212529"/>
        </w:rPr>
        <w:t>Malingi, Alan (48 years), Bima historian and writer (Head of ASI Bima Museum), interview</w:t>
      </w:r>
      <w:r w:rsidR="002A77D0">
        <w:rPr>
          <w:rFonts w:ascii="Times New Roman" w:eastAsia="Times New Roman" w:hAnsi="Times New Roman" w:cs="Times New Roman"/>
          <w:noProof/>
          <w:color w:val="212529"/>
          <w:lang w:val="en-US"/>
        </w:rPr>
        <w:t>ed</w:t>
      </w:r>
      <w:r w:rsidRPr="00E77C6E">
        <w:rPr>
          <w:rFonts w:ascii="Times New Roman" w:eastAsia="Times New Roman" w:hAnsi="Times New Roman" w:cs="Times New Roman"/>
          <w:noProof/>
          <w:color w:val="212529"/>
        </w:rPr>
        <w:t xml:space="preserve"> on 24 April 2021 at the Bima ASI Museum, Rasa Nae, Bima City, West Nusa Tenggara.</w:t>
      </w:r>
    </w:p>
    <w:p w14:paraId="0AC4E886" w14:textId="77777777" w:rsidR="00745F4A" w:rsidRPr="00E77C6E" w:rsidRDefault="003E24CB">
      <w:pPr>
        <w:jc w:val="both"/>
        <w:rPr>
          <w:rFonts w:ascii="Times New Roman" w:eastAsia="Times New Roman" w:hAnsi="Times New Roman" w:cs="Times New Roman"/>
          <w:noProof/>
          <w:color w:val="212529"/>
        </w:rPr>
      </w:pPr>
      <w:r w:rsidRPr="00E77C6E">
        <w:rPr>
          <w:rFonts w:ascii="Times New Roman" w:eastAsia="Times New Roman" w:hAnsi="Times New Roman" w:cs="Times New Roman"/>
          <w:noProof/>
          <w:color w:val="212529"/>
        </w:rPr>
        <w:t>Nurseha, Nurseha (51 years old), a hereditary weaver of Bima cloth, interviewed on 11 June 2021 at his home, Monta Baru, Lambu, Bima, West Nusa Tenggara.</w:t>
      </w:r>
    </w:p>
    <w:p w14:paraId="3F19072A" w14:textId="77777777" w:rsidR="00483CA6" w:rsidRPr="00E77C6E" w:rsidRDefault="00483CA6" w:rsidP="00483CA6">
      <w:pPr>
        <w:rPr>
          <w:rFonts w:ascii="Times New Roman" w:eastAsia="Times New Roman" w:hAnsi="Times New Roman" w:cs="Times New Roman"/>
          <w:noProof/>
        </w:rPr>
      </w:pPr>
    </w:p>
    <w:p w14:paraId="3E34AFB9" w14:textId="77777777" w:rsidR="00483CA6" w:rsidRPr="00E77C6E" w:rsidRDefault="00483CA6" w:rsidP="00483CA6">
      <w:pPr>
        <w:rPr>
          <w:rFonts w:ascii="Times New Roman" w:eastAsia="Times New Roman" w:hAnsi="Times New Roman" w:cs="Times New Roman"/>
          <w:noProof/>
        </w:rPr>
      </w:pPr>
    </w:p>
    <w:p w14:paraId="06462168" w14:textId="77777777" w:rsidR="00483CA6" w:rsidRPr="00E77C6E" w:rsidRDefault="00483CA6" w:rsidP="00483CA6">
      <w:pPr>
        <w:rPr>
          <w:rFonts w:ascii="Times New Roman" w:eastAsia="Times New Roman" w:hAnsi="Times New Roman" w:cs="Times New Roman"/>
          <w:noProof/>
        </w:rPr>
      </w:pPr>
    </w:p>
    <w:p w14:paraId="4B7C340D" w14:textId="77777777" w:rsidR="00483CA6" w:rsidRPr="00E77C6E" w:rsidRDefault="00483CA6" w:rsidP="00483CA6">
      <w:pPr>
        <w:rPr>
          <w:rFonts w:ascii="Times New Roman" w:eastAsia="Times New Roman" w:hAnsi="Times New Roman" w:cs="Times New Roman"/>
          <w:noProof/>
          <w:color w:val="212529"/>
        </w:rPr>
      </w:pPr>
    </w:p>
    <w:p w14:paraId="76E5A312" w14:textId="77777777" w:rsidR="00483CA6" w:rsidRPr="00E77C6E" w:rsidRDefault="00483CA6" w:rsidP="00483CA6">
      <w:pPr>
        <w:rPr>
          <w:rFonts w:ascii="Times New Roman" w:eastAsia="Times New Roman" w:hAnsi="Times New Roman" w:cs="Times New Roman"/>
          <w:noProof/>
        </w:rPr>
      </w:pPr>
    </w:p>
    <w:sectPr w:rsidR="00483CA6" w:rsidRPr="00E77C6E">
      <w:pgSz w:w="11906" w:h="16838"/>
      <w:pgMar w:top="1985" w:right="1134" w:bottom="1418"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6014BF" w14:textId="77777777" w:rsidR="00B9299B" w:rsidRDefault="00B9299B" w:rsidP="008E7D5A">
      <w:pPr>
        <w:spacing w:after="0" w:line="240" w:lineRule="auto"/>
      </w:pPr>
      <w:r>
        <w:separator/>
      </w:r>
    </w:p>
  </w:endnote>
  <w:endnote w:type="continuationSeparator" w:id="0">
    <w:p w14:paraId="547ED7B6" w14:textId="77777777" w:rsidR="00B9299B" w:rsidRDefault="00B9299B" w:rsidP="008E7D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DCA5C1" w14:textId="77777777" w:rsidR="00B9299B" w:rsidRDefault="00B9299B" w:rsidP="008E7D5A">
      <w:pPr>
        <w:spacing w:after="0" w:line="240" w:lineRule="auto"/>
      </w:pPr>
      <w:r>
        <w:separator/>
      </w:r>
    </w:p>
  </w:footnote>
  <w:footnote w:type="continuationSeparator" w:id="0">
    <w:p w14:paraId="03E991F6" w14:textId="77777777" w:rsidR="00B9299B" w:rsidRDefault="00B9299B" w:rsidP="008E7D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C02336"/>
    <w:multiLevelType w:val="hybridMultilevel"/>
    <w:tmpl w:val="35289D60"/>
    <w:lvl w:ilvl="0" w:tplc="8004922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21574A7"/>
    <w:multiLevelType w:val="hybridMultilevel"/>
    <w:tmpl w:val="2026A98A"/>
    <w:lvl w:ilvl="0" w:tplc="8004922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7DD32B3"/>
    <w:multiLevelType w:val="hybridMultilevel"/>
    <w:tmpl w:val="88EC6502"/>
    <w:lvl w:ilvl="0" w:tplc="8004922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26B06BF"/>
    <w:multiLevelType w:val="hybridMultilevel"/>
    <w:tmpl w:val="1A906326"/>
    <w:lvl w:ilvl="0" w:tplc="8004922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CC9256B"/>
    <w:multiLevelType w:val="hybridMultilevel"/>
    <w:tmpl w:val="4092A504"/>
    <w:lvl w:ilvl="0" w:tplc="C8B8D9B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4455B90"/>
    <w:multiLevelType w:val="hybridMultilevel"/>
    <w:tmpl w:val="FF4CA0E2"/>
    <w:lvl w:ilvl="0" w:tplc="8004922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246065569">
    <w:abstractNumId w:val="1"/>
  </w:num>
  <w:num w:numId="2" w16cid:durableId="1806238782">
    <w:abstractNumId w:val="4"/>
  </w:num>
  <w:num w:numId="3" w16cid:durableId="692658580">
    <w:abstractNumId w:val="5"/>
  </w:num>
  <w:num w:numId="4" w16cid:durableId="1696880540">
    <w:abstractNumId w:val="3"/>
  </w:num>
  <w:num w:numId="5" w16cid:durableId="862479523">
    <w:abstractNumId w:val="0"/>
  </w:num>
  <w:num w:numId="6" w16cid:durableId="14063419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5F4A"/>
    <w:rsid w:val="000F4D00"/>
    <w:rsid w:val="0012165E"/>
    <w:rsid w:val="00126CBA"/>
    <w:rsid w:val="00164044"/>
    <w:rsid w:val="00164128"/>
    <w:rsid w:val="001646F7"/>
    <w:rsid w:val="00177D10"/>
    <w:rsid w:val="001A0705"/>
    <w:rsid w:val="001A6CF5"/>
    <w:rsid w:val="001F6E8E"/>
    <w:rsid w:val="00282E8F"/>
    <w:rsid w:val="00287848"/>
    <w:rsid w:val="002A77D0"/>
    <w:rsid w:val="002E6270"/>
    <w:rsid w:val="002F669A"/>
    <w:rsid w:val="00302B8B"/>
    <w:rsid w:val="003E24CB"/>
    <w:rsid w:val="003F0A78"/>
    <w:rsid w:val="00461EA5"/>
    <w:rsid w:val="00467156"/>
    <w:rsid w:val="00483CA6"/>
    <w:rsid w:val="0049686D"/>
    <w:rsid w:val="004B2803"/>
    <w:rsid w:val="004F7AA8"/>
    <w:rsid w:val="00534036"/>
    <w:rsid w:val="0064565C"/>
    <w:rsid w:val="006538F8"/>
    <w:rsid w:val="0066097E"/>
    <w:rsid w:val="00682747"/>
    <w:rsid w:val="00691E75"/>
    <w:rsid w:val="006A5C4A"/>
    <w:rsid w:val="006C1C5E"/>
    <w:rsid w:val="00745ABF"/>
    <w:rsid w:val="00745F4A"/>
    <w:rsid w:val="00765B95"/>
    <w:rsid w:val="007B7B2B"/>
    <w:rsid w:val="007F1C0C"/>
    <w:rsid w:val="00887D72"/>
    <w:rsid w:val="008B2504"/>
    <w:rsid w:val="008E7D5A"/>
    <w:rsid w:val="0098394F"/>
    <w:rsid w:val="009868DE"/>
    <w:rsid w:val="009C3F5C"/>
    <w:rsid w:val="00A33AF3"/>
    <w:rsid w:val="00A43317"/>
    <w:rsid w:val="00A65BA9"/>
    <w:rsid w:val="00AA41BE"/>
    <w:rsid w:val="00AD20DA"/>
    <w:rsid w:val="00AE6592"/>
    <w:rsid w:val="00AF5CBA"/>
    <w:rsid w:val="00B9299B"/>
    <w:rsid w:val="00BA7405"/>
    <w:rsid w:val="00BA7AAF"/>
    <w:rsid w:val="00BB3B61"/>
    <w:rsid w:val="00C1059A"/>
    <w:rsid w:val="00C133AD"/>
    <w:rsid w:val="00C242D4"/>
    <w:rsid w:val="00C27444"/>
    <w:rsid w:val="00C4078C"/>
    <w:rsid w:val="00C62345"/>
    <w:rsid w:val="00C76D87"/>
    <w:rsid w:val="00CB3F18"/>
    <w:rsid w:val="00D16C30"/>
    <w:rsid w:val="00D84E64"/>
    <w:rsid w:val="00DC3D92"/>
    <w:rsid w:val="00E62466"/>
    <w:rsid w:val="00E77C6E"/>
    <w:rsid w:val="00EA0242"/>
    <w:rsid w:val="00EA7957"/>
    <w:rsid w:val="00EB4302"/>
    <w:rsid w:val="00F4261B"/>
    <w:rsid w:val="00FE662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8198E3"/>
  <w15:docId w15:val="{E29349DF-3803-4CAA-AAB5-E31A3A566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0881"/>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7F36BD"/>
    <w:rPr>
      <w:color w:val="0563C1" w:themeColor="hyperlink"/>
      <w:u w:val="single"/>
    </w:rPr>
  </w:style>
  <w:style w:type="character" w:styleId="UnresolvedMention">
    <w:name w:val="Unresolved Mention"/>
    <w:basedOn w:val="DefaultParagraphFont"/>
    <w:uiPriority w:val="99"/>
    <w:semiHidden/>
    <w:unhideWhenUsed/>
    <w:rsid w:val="007F36BD"/>
    <w:rPr>
      <w:color w:val="605E5C"/>
      <w:shd w:val="clear" w:color="auto" w:fill="E1DFDD"/>
    </w:rPr>
  </w:style>
  <w:style w:type="character" w:styleId="FollowedHyperlink">
    <w:name w:val="FollowedHyperlink"/>
    <w:basedOn w:val="DefaultParagraphFont"/>
    <w:uiPriority w:val="99"/>
    <w:semiHidden/>
    <w:unhideWhenUsed/>
    <w:rsid w:val="009E7AA0"/>
    <w:rPr>
      <w:color w:val="954F72" w:themeColor="followedHyperlink"/>
      <w:u w:val="single"/>
    </w:rPr>
  </w:style>
  <w:style w:type="paragraph" w:styleId="ListParagraph">
    <w:name w:val="List Paragraph"/>
    <w:basedOn w:val="Normal"/>
    <w:uiPriority w:val="34"/>
    <w:qFormat/>
    <w:rsid w:val="00B9555E"/>
    <w:pPr>
      <w:ind w:left="720"/>
      <w:contextualSpacing/>
    </w:pPr>
  </w:style>
  <w:style w:type="paragraph" w:styleId="Header">
    <w:name w:val="header"/>
    <w:basedOn w:val="Normal"/>
    <w:link w:val="HeaderChar"/>
    <w:uiPriority w:val="99"/>
    <w:unhideWhenUsed/>
    <w:rsid w:val="00A92D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2D1F"/>
  </w:style>
  <w:style w:type="paragraph" w:styleId="Footer">
    <w:name w:val="footer"/>
    <w:basedOn w:val="Normal"/>
    <w:link w:val="FooterChar"/>
    <w:uiPriority w:val="99"/>
    <w:unhideWhenUsed/>
    <w:rsid w:val="00A92D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2D1F"/>
  </w:style>
  <w:style w:type="paragraph" w:styleId="FootnoteText">
    <w:name w:val="footnote text"/>
    <w:basedOn w:val="Normal"/>
    <w:link w:val="FootnoteTextChar"/>
    <w:uiPriority w:val="99"/>
    <w:semiHidden/>
    <w:unhideWhenUsed/>
    <w:rsid w:val="006403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403C7"/>
    <w:rPr>
      <w:sz w:val="20"/>
      <w:szCs w:val="20"/>
    </w:rPr>
  </w:style>
  <w:style w:type="character" w:styleId="FootnoteReference">
    <w:name w:val="footnote reference"/>
    <w:basedOn w:val="DefaultParagraphFont"/>
    <w:uiPriority w:val="99"/>
    <w:semiHidden/>
    <w:unhideWhenUsed/>
    <w:rsid w:val="006403C7"/>
    <w:rPr>
      <w:vertAlign w:val="superscript"/>
    </w:rPr>
  </w:style>
  <w:style w:type="character" w:styleId="CommentReference">
    <w:name w:val="annotation reference"/>
    <w:basedOn w:val="DefaultParagraphFont"/>
    <w:uiPriority w:val="99"/>
    <w:semiHidden/>
    <w:unhideWhenUsed/>
    <w:rsid w:val="00C352D7"/>
    <w:rPr>
      <w:sz w:val="16"/>
      <w:szCs w:val="16"/>
    </w:rPr>
  </w:style>
  <w:style w:type="paragraph" w:styleId="CommentText">
    <w:name w:val="annotation text"/>
    <w:basedOn w:val="Normal"/>
    <w:link w:val="CommentTextChar"/>
    <w:uiPriority w:val="99"/>
    <w:semiHidden/>
    <w:unhideWhenUsed/>
    <w:rsid w:val="00C352D7"/>
    <w:pPr>
      <w:spacing w:line="240" w:lineRule="auto"/>
    </w:pPr>
    <w:rPr>
      <w:sz w:val="20"/>
      <w:szCs w:val="20"/>
    </w:rPr>
  </w:style>
  <w:style w:type="character" w:customStyle="1" w:styleId="CommentTextChar">
    <w:name w:val="Comment Text Char"/>
    <w:basedOn w:val="DefaultParagraphFont"/>
    <w:link w:val="CommentText"/>
    <w:uiPriority w:val="99"/>
    <w:semiHidden/>
    <w:rsid w:val="00C352D7"/>
    <w:rPr>
      <w:sz w:val="20"/>
      <w:szCs w:val="20"/>
    </w:rPr>
  </w:style>
  <w:style w:type="paragraph" w:styleId="CommentSubject">
    <w:name w:val="annotation subject"/>
    <w:basedOn w:val="CommentText"/>
    <w:next w:val="CommentText"/>
    <w:link w:val="CommentSubjectChar"/>
    <w:uiPriority w:val="99"/>
    <w:semiHidden/>
    <w:unhideWhenUsed/>
    <w:rsid w:val="00C352D7"/>
    <w:rPr>
      <w:b/>
      <w:bCs/>
    </w:rPr>
  </w:style>
  <w:style w:type="character" w:customStyle="1" w:styleId="CommentSubjectChar">
    <w:name w:val="Comment Subject Char"/>
    <w:basedOn w:val="CommentTextChar"/>
    <w:link w:val="CommentSubject"/>
    <w:uiPriority w:val="99"/>
    <w:semiHidden/>
    <w:rsid w:val="00C352D7"/>
    <w:rPr>
      <w:b/>
      <w:bCs/>
      <w:sz w:val="20"/>
      <w:szCs w:val="20"/>
    </w:rPr>
  </w:style>
  <w:style w:type="table" w:styleId="TableGrid">
    <w:name w:val="Table Grid"/>
    <w:basedOn w:val="TableNormal"/>
    <w:uiPriority w:val="39"/>
    <w:rsid w:val="00FE2D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1">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2">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3">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4">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5">
    <w:basedOn w:val="TableNormal"/>
    <w:pPr>
      <w:spacing w:after="0" w:line="240" w:lineRule="auto"/>
    </w:pPr>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4F7A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7AA8"/>
    <w:rPr>
      <w:rFonts w:ascii="Segoe UI" w:hAnsi="Segoe UI" w:cs="Segoe UI"/>
      <w:sz w:val="18"/>
      <w:szCs w:val="18"/>
    </w:rPr>
  </w:style>
  <w:style w:type="paragraph" w:styleId="Revision">
    <w:name w:val="Revision"/>
    <w:hidden/>
    <w:uiPriority w:val="99"/>
    <w:semiHidden/>
    <w:rsid w:val="00E77C6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5.jpg"/><Relationship Id="rId3" Type="http://schemas.openxmlformats.org/officeDocument/2006/relationships/numbering" Target="numbering.xml"/><Relationship Id="rId21" Type="http://schemas.openxmlformats.org/officeDocument/2006/relationships/image" Target="media/image10.jp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4.jpeg"/><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hyperlink" Target="https://doi.org/10.31091/mudra.v36i3.150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24" Type="http://schemas.openxmlformats.org/officeDocument/2006/relationships/image" Target="media/image13.jp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2.jpeg"/><Relationship Id="rId28" Type="http://schemas.openxmlformats.org/officeDocument/2006/relationships/hyperlink" Target="https://doi.org/10.31091/mudra.v36i3.1284" TargetMode="External"/><Relationship Id="rId10" Type="http://schemas.openxmlformats.org/officeDocument/2006/relationships/image" Target="media/image1.jpg"/><Relationship Id="rId19" Type="http://schemas.openxmlformats.org/officeDocument/2006/relationships/image" Target="media/image10.jpe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syahrilramadhan@upi.edu" TargetMode="External"/><Relationship Id="rId14" Type="http://schemas.openxmlformats.org/officeDocument/2006/relationships/image" Target="media/image5.jpg"/><Relationship Id="rId22" Type="http://schemas.openxmlformats.org/officeDocument/2006/relationships/image" Target="media/image11.jpg"/><Relationship Id="rId27" Type="http://schemas.openxmlformats.org/officeDocument/2006/relationships/hyperlink" Target="http://eprints.unm.ac.id/id/eprint/17154" TargetMode="External"/><Relationship Id="rId30" Type="http://schemas.openxmlformats.org/officeDocument/2006/relationships/hyperlink" Target="http://dx.doi.org/10.23887/jjpsp.v4i1.443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R3wBL55Xsn4vqh/sE4kD1/pKYKA==">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</go:docsCustomData>
</go:gDocsCustomXmlDataStorage>
</file>

<file path=customXml/itemProps1.xml><?xml version="1.0" encoding="utf-8"?>
<ds:datastoreItem xmlns:ds="http://schemas.openxmlformats.org/officeDocument/2006/customXml" ds:itemID="{426AAED8-8406-4A55-B710-B0E0616B76C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13</TotalTime>
  <Pages>11</Pages>
  <Words>6939</Words>
  <Characters>39553</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ahrilramadhan37@gmail.com</dc:creator>
  <cp:lastModifiedBy>Nursyahri Ramadhan</cp:lastModifiedBy>
  <cp:revision>15</cp:revision>
  <dcterms:created xsi:type="dcterms:W3CDTF">2022-01-14T03:45:00Z</dcterms:created>
  <dcterms:modified xsi:type="dcterms:W3CDTF">2022-06-15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7474196-5a02-3cfb-aacd-77c4ac5e152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